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20C7F" w14:textId="77777777" w:rsidR="00686BDE" w:rsidRPr="00404CD8" w:rsidRDefault="00686BDE" w:rsidP="00404CD8">
      <w:pPr>
        <w:pStyle w:val="Title"/>
        <w:rPr>
          <w:rFonts w:ascii="Arial" w:hAnsi="Arial" w:cs="Arial"/>
          <w:lang w:val="en-GB"/>
        </w:rPr>
      </w:pPr>
    </w:p>
    <w:p w14:paraId="0F665EDF" w14:textId="77777777"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655258B7" w14:textId="77777777" w:rsidR="00686BDE" w:rsidRPr="00FD7A17" w:rsidRDefault="00686BDE">
      <w:pPr>
        <w:rPr>
          <w:rFonts w:cs="Arial"/>
          <w:lang w:val="en-GB"/>
        </w:rPr>
      </w:pPr>
    </w:p>
    <w:p w14:paraId="6D626ED1" w14:textId="77777777" w:rsidR="0005238C" w:rsidRDefault="0005238C" w:rsidP="0005238C">
      <w:pPr>
        <w:jc w:val="center"/>
        <w:rPr>
          <w:rFonts w:cs="Arial"/>
          <w:b/>
          <w:lang w:val="nl-NL"/>
        </w:rPr>
      </w:pPr>
    </w:p>
    <w:p w14:paraId="23225E2B" w14:textId="77777777" w:rsidR="00653291" w:rsidRPr="00FD7A17" w:rsidRDefault="00653291" w:rsidP="00653291">
      <w:pPr>
        <w:rPr>
          <w:rFonts w:cs="Arial"/>
          <w:lang w:val="en-GB"/>
        </w:rPr>
      </w:pPr>
      <w:bookmarkStart w:id="0" w:name="_GoBack"/>
      <w:bookmarkEnd w:id="0"/>
    </w:p>
    <w:p w14:paraId="3AA77935" w14:textId="77777777" w:rsidR="00653291" w:rsidRDefault="00653291" w:rsidP="00032C92">
      <w:pPr>
        <w:rPr>
          <w:rFonts w:cs="Arial"/>
          <w:b/>
          <w:spacing w:val="-2"/>
          <w:lang w:val="en-GB"/>
        </w:rPr>
      </w:pPr>
    </w:p>
    <w:p w14:paraId="45E1C616" w14:textId="77777777"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14:paraId="0179200C" w14:textId="77777777" w:rsidR="00686BDE" w:rsidRPr="00032C92" w:rsidRDefault="00686BDE">
      <w:pPr>
        <w:rPr>
          <w:rFonts w:cs="Arial"/>
        </w:rPr>
      </w:pPr>
    </w:p>
    <w:p w14:paraId="1ECF2EF9" w14:textId="77777777" w:rsidR="00686BDE" w:rsidRPr="00FD7A17" w:rsidRDefault="00686BDE">
      <w:pPr>
        <w:rPr>
          <w:rFonts w:cs="Arial"/>
          <w:lang w:val="en-GB"/>
        </w:rPr>
      </w:pPr>
    </w:p>
    <w:p w14:paraId="0D49CC4B" w14:textId="77777777"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632F2350" w14:textId="77777777" w:rsidR="00686BDE" w:rsidRPr="002F1CB5" w:rsidRDefault="00686BDE" w:rsidP="00686BDE">
      <w:pPr>
        <w:rPr>
          <w:rFonts w:cs="Arial"/>
          <w:b/>
          <w:i/>
          <w:szCs w:val="24"/>
          <w:lang w:val="en-GB"/>
        </w:rPr>
      </w:pPr>
    </w:p>
    <w:p w14:paraId="226A8FE4" w14:textId="77777777" w:rsidR="005B69EE" w:rsidRDefault="005B69EE" w:rsidP="00686BDE">
      <w:pPr>
        <w:rPr>
          <w:rFonts w:cs="Arial"/>
          <w:b/>
          <w:i/>
          <w:lang w:val="en-GB"/>
        </w:rPr>
      </w:pPr>
    </w:p>
    <w:p w14:paraId="6D1ED51F" w14:textId="77777777" w:rsidR="00547A60" w:rsidRDefault="00547A60">
      <w:pPr>
        <w:rPr>
          <w:rFonts w:cs="Arial"/>
          <w:b/>
          <w:sz w:val="18"/>
          <w:szCs w:val="18"/>
          <w:lang w:val="en-GB"/>
        </w:rPr>
      </w:pPr>
      <w:r>
        <w:rPr>
          <w:rFonts w:cs="Arial"/>
          <w:b/>
          <w:sz w:val="18"/>
          <w:szCs w:val="18"/>
          <w:lang w:val="en-GB"/>
        </w:rPr>
        <w:br w:type="page"/>
      </w:r>
    </w:p>
    <w:p w14:paraId="52E30869" w14:textId="77777777" w:rsidR="00686BDE" w:rsidRPr="004D6278" w:rsidRDefault="00404CD8" w:rsidP="004D6278">
      <w:pPr>
        <w:rPr>
          <w:rFonts w:cs="Arial"/>
          <w:b/>
          <w:lang w:val="en-GB"/>
        </w:rPr>
      </w:pPr>
      <w:r w:rsidRPr="004D6278">
        <w:rPr>
          <w:rFonts w:cs="Arial"/>
          <w:b/>
          <w:lang w:val="en-GB"/>
        </w:rPr>
        <w:lastRenderedPageBreak/>
        <w:t>INTRODUCTION</w:t>
      </w:r>
    </w:p>
    <w:p w14:paraId="6AC6919D" w14:textId="77777777" w:rsidR="00686BDE" w:rsidRPr="00FD7A17" w:rsidRDefault="00686BDE">
      <w:pPr>
        <w:jc w:val="center"/>
        <w:rPr>
          <w:rFonts w:cs="Arial"/>
          <w:lang w:val="en-GB"/>
        </w:rPr>
      </w:pPr>
    </w:p>
    <w:p w14:paraId="5ECD1C55" w14:textId="77777777"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14:paraId="7DC4E315" w14:textId="77777777" w:rsidR="00B24702" w:rsidRDefault="00B24702" w:rsidP="00547A60">
      <w:pPr>
        <w:spacing w:line="276" w:lineRule="auto"/>
        <w:rPr>
          <w:rFonts w:cs="Arial"/>
        </w:rPr>
      </w:pPr>
    </w:p>
    <w:p w14:paraId="0548A6A7" w14:textId="77777777" w:rsidR="00A02618" w:rsidRDefault="00E87CB1" w:rsidP="00547A60">
      <w:pPr>
        <w:spacing w:line="276" w:lineRule="auto"/>
        <w:rPr>
          <w:rFonts w:cs="Arial"/>
        </w:rPr>
      </w:pPr>
      <w:bookmarkStart w:id="1"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1"/>
    <w:p w14:paraId="4F2DF842" w14:textId="77777777" w:rsidR="001C4C68" w:rsidRDefault="001C4C68" w:rsidP="00547A60">
      <w:pPr>
        <w:spacing w:line="276" w:lineRule="auto"/>
        <w:rPr>
          <w:rFonts w:cs="Arial"/>
        </w:rPr>
      </w:pPr>
    </w:p>
    <w:p w14:paraId="3199E088" w14:textId="77777777"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7747921A" w14:textId="77777777" w:rsidR="00AD362F" w:rsidRDefault="00AD362F" w:rsidP="00547A60">
      <w:pPr>
        <w:spacing w:line="276" w:lineRule="auto"/>
        <w:rPr>
          <w:rFonts w:cs="Arial"/>
        </w:rPr>
      </w:pPr>
    </w:p>
    <w:p w14:paraId="0FBCE157" w14:textId="77777777"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5C1D7DAD" w14:textId="77777777" w:rsidR="00B24702" w:rsidRDefault="00B24702" w:rsidP="00547A60">
      <w:pPr>
        <w:spacing w:line="276" w:lineRule="auto"/>
        <w:rPr>
          <w:rFonts w:cs="Arial"/>
        </w:rPr>
      </w:pPr>
    </w:p>
    <w:p w14:paraId="726B4317" w14:textId="77777777"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17F9C31E" w14:textId="77777777" w:rsidR="0023160E" w:rsidRDefault="0023160E" w:rsidP="00547A60">
      <w:pPr>
        <w:spacing w:line="276" w:lineRule="auto"/>
        <w:rPr>
          <w:rFonts w:cs="Arial"/>
        </w:rPr>
      </w:pPr>
    </w:p>
    <w:p w14:paraId="63BF0FD1" w14:textId="77777777"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33CEAE6D" w14:textId="77777777" w:rsidR="0061088B" w:rsidRDefault="0061088B" w:rsidP="00547A60">
      <w:pPr>
        <w:spacing w:line="276" w:lineRule="auto"/>
        <w:rPr>
          <w:rFonts w:cs="Arial"/>
        </w:rPr>
      </w:pPr>
    </w:p>
    <w:p w14:paraId="1B065BD9" w14:textId="77777777" w:rsidR="00F447D5" w:rsidRPr="00E931D7" w:rsidRDefault="00F447D5" w:rsidP="00F6027B">
      <w:pPr>
        <w:rPr>
          <w:rFonts w:cs="Arial"/>
        </w:rPr>
      </w:pPr>
    </w:p>
    <w:p w14:paraId="5DFE5BE9" w14:textId="77777777" w:rsidR="00903319" w:rsidRPr="004D6278" w:rsidRDefault="000D4D3B" w:rsidP="004D6278">
      <w:pPr>
        <w:rPr>
          <w:rFonts w:cs="Arial"/>
          <w:b/>
          <w:lang w:val="en-GB"/>
        </w:rPr>
      </w:pPr>
      <w:r w:rsidRPr="004D6278">
        <w:rPr>
          <w:rFonts w:cs="Arial"/>
          <w:b/>
          <w:lang w:val="en-GB"/>
        </w:rPr>
        <w:t>SOFTWARE DESCRIPTION</w:t>
      </w:r>
    </w:p>
    <w:p w14:paraId="0218EFD0" w14:textId="77777777" w:rsidR="00D863D6" w:rsidRDefault="00D863D6" w:rsidP="00D863D6">
      <w:pPr>
        <w:rPr>
          <w:rFonts w:cs="Arial"/>
          <w:b/>
          <w:lang w:val="en-GB"/>
        </w:rPr>
      </w:pPr>
    </w:p>
    <w:p w14:paraId="11B49CD6" w14:textId="77777777" w:rsidR="002844A8" w:rsidRPr="004D6278" w:rsidRDefault="002844A8" w:rsidP="004D6278">
      <w:pPr>
        <w:ind w:left="360"/>
        <w:rPr>
          <w:rFonts w:cs="Arial"/>
          <w:b/>
          <w:lang w:val="en-GB"/>
        </w:rPr>
      </w:pPr>
      <w:proofErr w:type="spellStart"/>
      <w:r w:rsidRPr="004D6278">
        <w:rPr>
          <w:rFonts w:cs="Arial"/>
          <w:b/>
          <w:lang w:val="en-GB"/>
        </w:rPr>
        <w:t>NetLogo</w:t>
      </w:r>
      <w:proofErr w:type="spellEnd"/>
    </w:p>
    <w:p w14:paraId="58F17FE8" w14:textId="77777777"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43C4C0AC" w14:textId="77777777" w:rsidR="007A56C8" w:rsidRDefault="007A56C8" w:rsidP="007A56C8">
      <w:pPr>
        <w:spacing w:line="276" w:lineRule="auto"/>
        <w:rPr>
          <w:rFonts w:cs="Arial"/>
        </w:rPr>
      </w:pPr>
    </w:p>
    <w:p w14:paraId="6E2054B5" w14:textId="77777777" w:rsidR="00E061B4" w:rsidRDefault="00634833" w:rsidP="007A56C8">
      <w:pPr>
        <w:spacing w:line="276" w:lineRule="auto"/>
        <w:rPr>
          <w:rFonts w:cs="Arial"/>
        </w:rPr>
      </w:pPr>
      <w:proofErr w:type="spellStart"/>
      <w:r>
        <w:rPr>
          <w:rFonts w:cs="Arial"/>
        </w:rPr>
        <w:lastRenderedPageBreak/>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14:paraId="695E95DE" w14:textId="77777777" w:rsidR="007A56C8" w:rsidRDefault="007A56C8" w:rsidP="007A56C8">
      <w:pPr>
        <w:spacing w:line="276" w:lineRule="auto"/>
        <w:rPr>
          <w:rFonts w:cs="Arial"/>
        </w:rPr>
      </w:pPr>
    </w:p>
    <w:p w14:paraId="6CA85810" w14:textId="77777777" w:rsidR="00D863D6" w:rsidRPr="004D6278" w:rsidRDefault="002844A8" w:rsidP="004D6278">
      <w:pPr>
        <w:ind w:left="360"/>
        <w:rPr>
          <w:rFonts w:cs="Arial"/>
          <w:b/>
        </w:rPr>
      </w:pPr>
      <w:r w:rsidRPr="004D6278">
        <w:rPr>
          <w:rFonts w:cs="Arial"/>
          <w:b/>
        </w:rPr>
        <w:t xml:space="preserve">Python </w:t>
      </w:r>
    </w:p>
    <w:p w14:paraId="114745AB"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76485B4E" w14:textId="77777777" w:rsidR="001369EC" w:rsidRDefault="001369EC" w:rsidP="008B0C63">
      <w:pPr>
        <w:spacing w:line="276" w:lineRule="auto"/>
        <w:rPr>
          <w:rFonts w:cs="Arial"/>
        </w:rPr>
      </w:pPr>
    </w:p>
    <w:p w14:paraId="50E3A34A" w14:textId="77777777"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14:paraId="47FC33B6" w14:textId="77777777" w:rsidR="00EC2DD2" w:rsidRDefault="00EC2DD2" w:rsidP="0076584B">
      <w:pPr>
        <w:spacing w:line="276" w:lineRule="auto"/>
        <w:rPr>
          <w:rFonts w:cs="Arial"/>
        </w:rPr>
      </w:pPr>
    </w:p>
    <w:p w14:paraId="3158A130" w14:textId="40D36F64"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w:t>
      </w:r>
      <w:r w:rsidR="00B0250D">
        <w:rPr>
          <w:rFonts w:cs="Arial"/>
        </w:rPr>
        <w:t>L</w:t>
      </w:r>
      <w:r w:rsidR="00826585">
        <w:rPr>
          <w:rFonts w:cs="Arial"/>
        </w:rPr>
        <w:t>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302C80A3" w14:textId="77777777" w:rsidR="00027EAF" w:rsidRDefault="00027EAF" w:rsidP="00D863D6">
      <w:pPr>
        <w:rPr>
          <w:rFonts w:cs="Arial"/>
        </w:rPr>
      </w:pPr>
    </w:p>
    <w:p w14:paraId="364FAAA8" w14:textId="77777777" w:rsidR="00DC0922" w:rsidRPr="002929BA" w:rsidRDefault="00DC0922" w:rsidP="00D863D6">
      <w:pPr>
        <w:rPr>
          <w:rFonts w:cs="Arial"/>
        </w:rPr>
      </w:pPr>
    </w:p>
    <w:p w14:paraId="2952C6C6" w14:textId="77777777" w:rsidR="00E061B4" w:rsidRPr="004D6278" w:rsidRDefault="002844A8" w:rsidP="004D6278">
      <w:pPr>
        <w:rPr>
          <w:rFonts w:cs="Arial"/>
        </w:rPr>
      </w:pPr>
      <w:r w:rsidRPr="004D6278">
        <w:rPr>
          <w:rFonts w:cs="Arial"/>
          <w:b/>
          <w:lang w:val="en-GB"/>
        </w:rPr>
        <w:t>SOFTWARE IMPLEMENTATION</w:t>
      </w:r>
    </w:p>
    <w:p w14:paraId="67A0684D"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0FCE5207" w14:textId="77777777" w:rsidR="00DC0922" w:rsidRDefault="00DC0922" w:rsidP="00077BF0">
      <w:pPr>
        <w:pStyle w:val="ListParagraph"/>
        <w:spacing w:line="276" w:lineRule="auto"/>
        <w:ind w:left="0"/>
        <w:rPr>
          <w:rFonts w:cs="Arial"/>
        </w:rPr>
      </w:pPr>
    </w:p>
    <w:p w14:paraId="792D9A46" w14:textId="77777777"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14:paraId="6584776C" w14:textId="77777777" w:rsidR="00DC0922" w:rsidRDefault="00DC0922" w:rsidP="00DC0922">
      <w:pPr>
        <w:pStyle w:val="ListParagraph"/>
        <w:spacing w:line="276" w:lineRule="auto"/>
        <w:ind w:left="0"/>
      </w:pPr>
    </w:p>
    <w:p w14:paraId="25E65E26" w14:textId="77777777" w:rsidR="00DC0922" w:rsidRPr="00BF009B" w:rsidRDefault="00DC0922" w:rsidP="00DC0922">
      <w:pPr>
        <w:pStyle w:val="Code"/>
      </w:pPr>
      <w:r>
        <w:t xml:space="preserve">pip install </w:t>
      </w:r>
      <w:proofErr w:type="spellStart"/>
      <w:r>
        <w:t>pyNetLogo</w:t>
      </w:r>
      <w:proofErr w:type="spellEnd"/>
    </w:p>
    <w:p w14:paraId="11B6B192" w14:textId="77777777" w:rsidR="00DC0922" w:rsidRDefault="00DC0922" w:rsidP="00DC0922">
      <w:pPr>
        <w:pStyle w:val="ListParagraph"/>
        <w:spacing w:line="276" w:lineRule="auto"/>
        <w:ind w:left="0"/>
      </w:pPr>
    </w:p>
    <w:p w14:paraId="28C6F8BF" w14:textId="2C338624"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2E0CDF">
        <w:t xml:space="preserve">64-bit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w:t>
      </w:r>
      <w:r w:rsidR="00B0250D">
        <w:rPr>
          <w:rFonts w:cs="Arial"/>
        </w:rPr>
        <w:t>is currently also included in</w:t>
      </w:r>
      <w:r w:rsidR="00BC3054">
        <w:rPr>
          <w:rFonts w:cs="Arial"/>
        </w:rPr>
        <w:t xml:space="preserve"> </w:t>
      </w:r>
      <w:r w:rsidR="00DC0922">
        <w:rPr>
          <w:rFonts w:cs="Arial"/>
        </w:rPr>
        <w:t>the E</w:t>
      </w:r>
      <w:r w:rsidR="00B0250D">
        <w:rPr>
          <w:rFonts w:cs="Arial"/>
        </w:rPr>
        <w:t>xploratory Modeling</w:t>
      </w:r>
      <w:r w:rsidR="00DC0922">
        <w:rPr>
          <w:rFonts w:cs="Arial"/>
        </w:rPr>
        <w:t xml:space="preserve">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14:paraId="74416E88" w14:textId="77777777" w:rsidR="008C7540" w:rsidRPr="002844A8" w:rsidRDefault="008C7540" w:rsidP="008C7540">
      <w:pPr>
        <w:pStyle w:val="ListParagraph"/>
        <w:ind w:left="0"/>
        <w:rPr>
          <w:rFonts w:cs="Arial"/>
        </w:rPr>
      </w:pPr>
    </w:p>
    <w:p w14:paraId="0D3A4BA0" w14:textId="77777777" w:rsidR="00E061B4" w:rsidRDefault="00E061B4" w:rsidP="00E061B4">
      <w:pPr>
        <w:outlineLvl w:val="0"/>
        <w:rPr>
          <w:rFonts w:cs="Arial"/>
        </w:rPr>
      </w:pPr>
    </w:p>
    <w:p w14:paraId="1073E21D" w14:textId="77777777"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14:paraId="48B633B9" w14:textId="77777777"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proofErr w:type="spellStart"/>
      <w:r w:rsidR="00494EFA" w:rsidRPr="008F1762">
        <w:rPr>
          <w:rFonts w:ascii="Consolas" w:hAnsi="Consolas" w:cs="Arial"/>
        </w:rPr>
        <w:t>NetLogoLink</w:t>
      </w:r>
      <w:proofErr w:type="spellEnd"/>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lastRenderedPageBreak/>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proofErr w:type="spellStart"/>
      <w:r w:rsidRPr="00494EFA">
        <w:rPr>
          <w:rFonts w:ascii="Consolas" w:hAnsi="Consolas" w:cs="Arial"/>
        </w:rPr>
        <w:t>NetLogoLink</w:t>
      </w:r>
      <w:proofErr w:type="spellEnd"/>
      <w:r w:rsidRPr="00C64114">
        <w:rPr>
          <w:rFonts w:cs="Arial"/>
        </w:rPr>
        <w:t xml:space="preserve"> Java class</w:t>
      </w:r>
      <w:r w:rsidR="00BA1343">
        <w:rPr>
          <w:rFonts w:cs="Arial"/>
        </w:rPr>
        <w:t xml:space="preserve"> in two versions</w:t>
      </w:r>
      <w:r w:rsidR="008F1762">
        <w:rPr>
          <w:rFonts w:cs="Arial"/>
        </w:rPr>
        <w:t xml:space="preserve">, for </w:t>
      </w:r>
      <w:proofErr w:type="spellStart"/>
      <w:r w:rsidR="008F1762">
        <w:rPr>
          <w:rFonts w:cs="Arial"/>
        </w:rPr>
        <w:t>NetLogo</w:t>
      </w:r>
      <w:proofErr w:type="spellEnd"/>
      <w:r w:rsidR="008F1762">
        <w:rPr>
          <w:rFonts w:cs="Arial"/>
        </w:rPr>
        <w:t xml:space="preserve"> 5.x and 6.0. An instance of th</w:t>
      </w:r>
      <w:r w:rsidR="00BA1343">
        <w:rPr>
          <w:rFonts w:cs="Arial"/>
        </w:rPr>
        <w:t>e appropriate</w:t>
      </w:r>
      <w:r w:rsidR="008F1762">
        <w:rPr>
          <w:rFonts w:cs="Arial"/>
        </w:rPr>
        <w:t xml:space="preserve"> Java class</w:t>
      </w:r>
      <w:r w:rsidRPr="00C64114">
        <w:rPr>
          <w:rFonts w:cs="Arial"/>
        </w:rPr>
        <w:t xml:space="preserve">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14:paraId="10EB1B19" w14:textId="77777777" w:rsidR="005762BE" w:rsidRDefault="005762BE" w:rsidP="00547A60">
      <w:pPr>
        <w:spacing w:line="276" w:lineRule="auto"/>
        <w:rPr>
          <w:rFonts w:cs="Arial"/>
        </w:rPr>
      </w:pPr>
    </w:p>
    <w:p w14:paraId="267B4E39" w14:textId="77777777" w:rsidR="0011008B" w:rsidRDefault="00847D5F" w:rsidP="0011008B">
      <w:pPr>
        <w:keepNext/>
        <w:spacing w:line="276" w:lineRule="auto"/>
        <w:jc w:val="center"/>
      </w:pPr>
      <w:r w:rsidRPr="00883BA0">
        <w:rPr>
          <w:rFonts w:cs="Arial"/>
          <w:noProof/>
        </w:rPr>
        <w:drawing>
          <wp:inline distT="0" distB="0" distL="0" distR="0" wp14:anchorId="4DEA4C1B" wp14:editId="3076816D">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2558999" cy="1743318"/>
                    </a:xfrm>
                    <a:prstGeom prst="rect">
                      <a:avLst/>
                    </a:prstGeom>
                    <a:noFill/>
                    <a:ln>
                      <a:noFill/>
                    </a:ln>
                  </pic:spPr>
                </pic:pic>
              </a:graphicData>
            </a:graphic>
          </wp:inline>
        </w:drawing>
      </w:r>
    </w:p>
    <w:p w14:paraId="6374A6C3" w14:textId="77777777" w:rsidR="0011008B" w:rsidRDefault="005D2711" w:rsidP="0011008B">
      <w:pPr>
        <w:pStyle w:val="Caption"/>
        <w:rPr>
          <w:rFonts w:cs="Arial"/>
        </w:rPr>
      </w:pPr>
      <w:bookmarkStart w:id="2" w:name="_Ref471328635"/>
      <w:r>
        <w:br/>
      </w:r>
      <w:bookmarkStart w:id="3" w:name="_Ref495594734"/>
      <w:r w:rsidR="0011008B">
        <w:t xml:space="preserve">Figure </w:t>
      </w:r>
      <w:fldSimple w:instr=" SEQ Figure \* ARABIC ">
        <w:r w:rsidR="00926A22">
          <w:rPr>
            <w:noProof/>
          </w:rPr>
          <w:t>1</w:t>
        </w:r>
      </w:fldSimple>
      <w:bookmarkEnd w:id="2"/>
      <w:bookmarkEnd w:id="3"/>
      <w:r w:rsidR="0011008B">
        <w:t xml:space="preserve">: Interactions between Python and </w:t>
      </w:r>
      <w:proofErr w:type="spellStart"/>
      <w:r w:rsidR="0011008B">
        <w:t>NetLogo</w:t>
      </w:r>
      <w:proofErr w:type="spellEnd"/>
    </w:p>
    <w:p w14:paraId="0D2E80AD" w14:textId="77777777"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proofErr w:type="spellStart"/>
      <w:r w:rsidR="00494EFA" w:rsidRPr="00FE34AA">
        <w:rPr>
          <w:rFonts w:ascii="Consolas" w:hAnsi="Consolas" w:cs="Arial"/>
        </w:rPr>
        <w:t>NetLogoLink</w:t>
      </w:r>
      <w:proofErr w:type="spellEnd"/>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14:paraId="4C0B2DA9" w14:textId="77777777" w:rsidR="00D863D6" w:rsidRPr="002929BA" w:rsidRDefault="00D863D6" w:rsidP="002929BA">
      <w:pPr>
        <w:rPr>
          <w:rFonts w:cs="Arial"/>
        </w:rPr>
      </w:pPr>
    </w:p>
    <w:p w14:paraId="63E38ACD" w14:textId="77777777" w:rsidR="005E1C9B" w:rsidRDefault="005E1C9B" w:rsidP="005E1C9B">
      <w:pPr>
        <w:pStyle w:val="Caption"/>
        <w:keepNext/>
      </w:pPr>
      <w:bookmarkStart w:id="4" w:name="_Ref501371525"/>
      <w:r>
        <w:t xml:space="preserve">Table </w:t>
      </w:r>
      <w:fldSimple w:instr=" SEQ Table \* ARABIC ">
        <w:r w:rsidR="00266D97">
          <w:rPr>
            <w:noProof/>
          </w:rPr>
          <w:t>1</w:t>
        </w:r>
      </w:fldSimple>
      <w:bookmarkEnd w:id="4"/>
      <w:r>
        <w:t xml:space="preserve">: </w:t>
      </w:r>
      <w:r w:rsidR="006B2A9D">
        <w:rPr>
          <w:rFonts w:cs="Arial"/>
        </w:rPr>
        <w:t>Basic methods</w:t>
      </w:r>
      <w:r w:rsidR="00FE34AA">
        <w:rPr>
          <w:rFonts w:cs="Arial"/>
        </w:rPr>
        <w:t xml:space="preserve"> for the </w:t>
      </w:r>
      <w:proofErr w:type="spellStart"/>
      <w:r w:rsidR="00FE34AA">
        <w:rPr>
          <w:rFonts w:cs="Arial"/>
        </w:rPr>
        <w:t>NetLogoLink</w:t>
      </w:r>
      <w:proofErr w:type="spellEnd"/>
      <w:r w:rsidR="00FE34AA">
        <w:rPr>
          <w:rFonts w:cs="Arial"/>
        </w:rPr>
        <w:t xml:space="preserve">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04"/>
        <w:gridCol w:w="2087"/>
        <w:gridCol w:w="2066"/>
      </w:tblGrid>
      <w:tr w:rsidR="001711A7" w:rsidRPr="002929BA" w14:paraId="26B93BD9" w14:textId="77777777" w:rsidTr="00883BA0">
        <w:tc>
          <w:tcPr>
            <w:tcW w:w="1817" w:type="dxa"/>
            <w:shd w:val="clear" w:color="auto" w:fill="auto"/>
          </w:tcPr>
          <w:p w14:paraId="2B50D595" w14:textId="77777777"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14:paraId="571E7950" w14:textId="77777777"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14:paraId="4720D724"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14:paraId="51EA5B31"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14:paraId="3C3C82E5" w14:textId="77777777" w:rsidTr="005762BE">
        <w:tc>
          <w:tcPr>
            <w:tcW w:w="1817" w:type="dxa"/>
            <w:shd w:val="clear" w:color="auto" w:fill="auto"/>
            <w:tcMar>
              <w:top w:w="29" w:type="dxa"/>
              <w:left w:w="58" w:type="dxa"/>
              <w:bottom w:w="29" w:type="dxa"/>
              <w:right w:w="58" w:type="dxa"/>
            </w:tcMar>
            <w:vAlign w:val="center"/>
          </w:tcPr>
          <w:p w14:paraId="2B39AD87"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5EC2E8A3"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14:paraId="766391D3"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14:paraId="64DE38F9"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1E33C661" w14:textId="77777777" w:rsidTr="005762BE">
        <w:tc>
          <w:tcPr>
            <w:tcW w:w="1817" w:type="dxa"/>
            <w:shd w:val="clear" w:color="auto" w:fill="auto"/>
            <w:tcMar>
              <w:top w:w="29" w:type="dxa"/>
              <w:left w:w="58" w:type="dxa"/>
              <w:bottom w:w="29" w:type="dxa"/>
              <w:right w:w="58" w:type="dxa"/>
            </w:tcMar>
            <w:vAlign w:val="center"/>
          </w:tcPr>
          <w:p w14:paraId="78766E3E"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727045AB" w14:textId="42754316"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w:t>
            </w:r>
          </w:p>
        </w:tc>
        <w:tc>
          <w:tcPr>
            <w:tcW w:w="2322" w:type="dxa"/>
            <w:shd w:val="clear" w:color="auto" w:fill="auto"/>
            <w:tcMar>
              <w:top w:w="29" w:type="dxa"/>
              <w:left w:w="58" w:type="dxa"/>
              <w:bottom w:w="29" w:type="dxa"/>
              <w:right w:w="58" w:type="dxa"/>
            </w:tcMar>
            <w:vAlign w:val="center"/>
          </w:tcPr>
          <w:p w14:paraId="582DA8C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14:paraId="6AB0DDA4"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32021523" w14:textId="77777777" w:rsidTr="005762BE">
        <w:tc>
          <w:tcPr>
            <w:tcW w:w="1817" w:type="dxa"/>
            <w:shd w:val="clear" w:color="auto" w:fill="auto"/>
            <w:tcMar>
              <w:top w:w="29" w:type="dxa"/>
              <w:left w:w="58" w:type="dxa"/>
              <w:bottom w:w="29" w:type="dxa"/>
              <w:right w:w="58" w:type="dxa"/>
            </w:tcMar>
            <w:vAlign w:val="center"/>
          </w:tcPr>
          <w:p w14:paraId="434E3CFF"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B86E099"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70631EE0"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14:paraId="25A47AA7"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4041BC08" w14:textId="77777777" w:rsidTr="005762BE">
        <w:tc>
          <w:tcPr>
            <w:tcW w:w="1817" w:type="dxa"/>
            <w:shd w:val="clear" w:color="auto" w:fill="auto"/>
            <w:tcMar>
              <w:top w:w="29" w:type="dxa"/>
              <w:left w:w="58" w:type="dxa"/>
              <w:bottom w:w="29" w:type="dxa"/>
              <w:right w:w="58" w:type="dxa"/>
            </w:tcMar>
            <w:vAlign w:val="center"/>
          </w:tcPr>
          <w:p w14:paraId="14F1A999"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160409CF"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14:paraId="33F8F8A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14:paraId="7168102E" w14:textId="77777777"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14:paraId="674CCC7C" w14:textId="77777777" w:rsidTr="005762BE">
        <w:tc>
          <w:tcPr>
            <w:tcW w:w="1817" w:type="dxa"/>
            <w:shd w:val="clear" w:color="auto" w:fill="auto"/>
            <w:tcMar>
              <w:top w:w="29" w:type="dxa"/>
              <w:left w:w="58" w:type="dxa"/>
              <w:bottom w:w="29" w:type="dxa"/>
              <w:right w:w="58" w:type="dxa"/>
            </w:tcMar>
            <w:vAlign w:val="center"/>
          </w:tcPr>
          <w:p w14:paraId="34D75A8B"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4B965F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14:paraId="17892B38"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14:paraId="044BB433" w14:textId="77777777"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14:paraId="596C5653" w14:textId="77777777" w:rsidTr="005762BE">
        <w:tc>
          <w:tcPr>
            <w:tcW w:w="1817" w:type="dxa"/>
            <w:shd w:val="clear" w:color="auto" w:fill="auto"/>
            <w:tcMar>
              <w:top w:w="29" w:type="dxa"/>
              <w:left w:w="58" w:type="dxa"/>
              <w:bottom w:w="29" w:type="dxa"/>
              <w:right w:w="58" w:type="dxa"/>
            </w:tcMar>
            <w:vAlign w:val="center"/>
          </w:tcPr>
          <w:p w14:paraId="084DA796"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622E69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14:paraId="23F59C3B"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14:paraId="207747B2"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14:paraId="1B063D5A"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0EA2F7AD" w14:textId="77777777" w:rsidTr="005762BE">
        <w:tc>
          <w:tcPr>
            <w:tcW w:w="1817" w:type="dxa"/>
            <w:shd w:val="clear" w:color="auto" w:fill="auto"/>
            <w:tcMar>
              <w:top w:w="29" w:type="dxa"/>
              <w:left w:w="58" w:type="dxa"/>
              <w:bottom w:w="29" w:type="dxa"/>
              <w:right w:w="58" w:type="dxa"/>
            </w:tcMar>
            <w:vAlign w:val="center"/>
          </w:tcPr>
          <w:p w14:paraId="2C388392"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0F1C549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4CE571C1"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14:paraId="1949D79A"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14:paraId="40E0E44B"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5707AEF2" w14:textId="77777777" w:rsidTr="005762BE">
        <w:tc>
          <w:tcPr>
            <w:tcW w:w="1817" w:type="dxa"/>
            <w:shd w:val="clear" w:color="auto" w:fill="auto"/>
            <w:tcMar>
              <w:top w:w="29" w:type="dxa"/>
              <w:left w:w="58" w:type="dxa"/>
              <w:bottom w:w="29" w:type="dxa"/>
              <w:right w:w="58" w:type="dxa"/>
            </w:tcMar>
            <w:vAlign w:val="center"/>
          </w:tcPr>
          <w:p w14:paraId="1D0466F1"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CEDDCC7"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14:paraId="5C3BA518"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14:paraId="77396BA6" w14:textId="77777777"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14:paraId="70E3A8A7" w14:textId="77777777"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14:paraId="68C9F77E" w14:textId="77777777"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14:paraId="27287B1C" w14:textId="77777777" w:rsidR="002929BA" w:rsidRPr="00883BA0" w:rsidRDefault="002929BA" w:rsidP="00883BA0">
            <w:pPr>
              <w:jc w:val="left"/>
              <w:rPr>
                <w:rFonts w:eastAsia="Calibri" w:cs="Arial"/>
                <w:sz w:val="16"/>
                <w:szCs w:val="16"/>
              </w:rPr>
            </w:pPr>
          </w:p>
        </w:tc>
      </w:tr>
      <w:tr w:rsidR="001711A7" w:rsidRPr="002929BA" w14:paraId="1808E2AC" w14:textId="77777777" w:rsidTr="005762BE">
        <w:tc>
          <w:tcPr>
            <w:tcW w:w="1817" w:type="dxa"/>
            <w:shd w:val="clear" w:color="auto" w:fill="auto"/>
            <w:tcMar>
              <w:top w:w="29" w:type="dxa"/>
              <w:left w:w="58" w:type="dxa"/>
              <w:bottom w:w="29" w:type="dxa"/>
              <w:right w:w="58" w:type="dxa"/>
            </w:tcMar>
            <w:vAlign w:val="center"/>
          </w:tcPr>
          <w:p w14:paraId="5CCF6895" w14:textId="77777777"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14:paraId="1BEC00D6" w14:textId="77777777"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14:paraId="47E8CA03" w14:textId="77777777"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14:paraId="489ABEBD" w14:textId="77777777"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14:paraId="739436D8" w14:textId="77777777"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t>-</w:t>
            </w:r>
          </w:p>
        </w:tc>
      </w:tr>
    </w:tbl>
    <w:p w14:paraId="27ECB109" w14:textId="77777777" w:rsidR="002929BA" w:rsidRDefault="002929BA" w:rsidP="002929BA">
      <w:pPr>
        <w:rPr>
          <w:rFonts w:cs="Arial"/>
        </w:rPr>
      </w:pPr>
    </w:p>
    <w:p w14:paraId="3E5063DC" w14:textId="6215B449"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14:paraId="2D13D49A" w14:textId="77777777" w:rsidR="00E92E07" w:rsidRDefault="00E92E07" w:rsidP="00E92E07">
      <w:pPr>
        <w:spacing w:line="276" w:lineRule="auto"/>
        <w:rPr>
          <w:rFonts w:cs="Arial"/>
        </w:rPr>
      </w:pPr>
    </w:p>
    <w:p w14:paraId="151296D9" w14:textId="7915462D" w:rsidR="00DF5A20"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sidRPr="00FE34AA">
        <w:rPr>
          <w:rFonts w:ascii="Consolas" w:hAnsi="Consolas" w:cs="Arial"/>
        </w:rPr>
        <w:t>NetLogoLink</w:t>
      </w:r>
      <w:proofErr w:type="spellEnd"/>
      <w:r w:rsidR="00FD5091">
        <w:rPr>
          <w:rFonts w:cs="Arial"/>
        </w:rPr>
        <w:t xml:space="preserve"> class.</w:t>
      </w:r>
      <w:r w:rsidR="00DF5A20">
        <w:rPr>
          <w:rFonts w:cs="Arial"/>
        </w:rPr>
        <w:t xml:space="preserve"> Note that when using Linux, the </w:t>
      </w:r>
      <w:proofErr w:type="spellStart"/>
      <w:r w:rsidR="00DF5A20" w:rsidRPr="00BF2BE4">
        <w:rPr>
          <w:rFonts w:ascii="Consolas" w:hAnsi="Consolas" w:cs="Arial"/>
        </w:rPr>
        <w:t>NetLogoLink</w:t>
      </w:r>
      <w:proofErr w:type="spellEnd"/>
      <w:r w:rsidR="00DF5A20">
        <w:rPr>
          <w:rFonts w:cs="Arial"/>
        </w:rPr>
        <w:t xml:space="preserve"> class requires the </w:t>
      </w:r>
      <w:proofErr w:type="spellStart"/>
      <w:r w:rsidR="00DF5A20" w:rsidRPr="00DF5A20">
        <w:rPr>
          <w:rFonts w:ascii="Consolas" w:hAnsi="Consolas" w:cs="Arial"/>
        </w:rPr>
        <w:t>netlogo_home</w:t>
      </w:r>
      <w:proofErr w:type="spellEnd"/>
      <w:r w:rsidR="00DF5A20">
        <w:rPr>
          <w:rFonts w:cs="Arial"/>
        </w:rPr>
        <w:t xml:space="preserve"> and </w:t>
      </w:r>
      <w:proofErr w:type="spellStart"/>
      <w:r w:rsidR="00DF5A20" w:rsidRPr="00DF5A20">
        <w:rPr>
          <w:rFonts w:ascii="Consolas" w:hAnsi="Consolas" w:cs="Arial"/>
        </w:rPr>
        <w:t>netlogo_version</w:t>
      </w:r>
      <w:proofErr w:type="spellEnd"/>
      <w:r w:rsidR="00DF5A20">
        <w:rPr>
          <w:rFonts w:cs="Arial"/>
        </w:rPr>
        <w:t xml:space="preserve"> parameters to be set manually.</w:t>
      </w:r>
      <w:r w:rsidR="00BF2BE4">
        <w:rPr>
          <w:rFonts w:cs="Arial"/>
        </w:rPr>
        <w:t xml:space="preserve"> </w:t>
      </w:r>
      <w:r w:rsidR="0005238C">
        <w:rPr>
          <w:rFonts w:cs="Arial"/>
        </w:rPr>
        <w:t>If these parameters are not set on</w:t>
      </w:r>
      <w:r w:rsidR="00BF2BE4">
        <w:rPr>
          <w:rFonts w:cs="Arial"/>
        </w:rPr>
        <w:t xml:space="preserve"> Mac or Windows, the class will attempt to identify and use the most recent </w:t>
      </w:r>
      <w:proofErr w:type="spellStart"/>
      <w:r w:rsidR="00BF2BE4">
        <w:rPr>
          <w:rFonts w:cs="Arial"/>
        </w:rPr>
        <w:t>NetLogo</w:t>
      </w:r>
      <w:proofErr w:type="spellEnd"/>
      <w:r w:rsidR="00BF2BE4">
        <w:rPr>
          <w:rFonts w:cs="Arial"/>
        </w:rPr>
        <w:t xml:space="preserve"> version found in the default program directory.</w:t>
      </w:r>
    </w:p>
    <w:p w14:paraId="61454E2F" w14:textId="77777777" w:rsidR="00DF5A20" w:rsidRDefault="00DF5A20" w:rsidP="00E92E07">
      <w:pPr>
        <w:spacing w:line="276" w:lineRule="auto"/>
        <w:rPr>
          <w:rFonts w:cs="Arial"/>
        </w:rPr>
      </w:pPr>
    </w:p>
    <w:p w14:paraId="6CCFDE13" w14:textId="0531C453" w:rsidR="00E92E07" w:rsidRDefault="00FD5091" w:rsidP="00E92E07">
      <w:pPr>
        <w:spacing w:line="276" w:lineRule="auto"/>
        <w:rPr>
          <w:rFonts w:cs="Arial"/>
        </w:rPr>
      </w:pPr>
      <w:r>
        <w:rPr>
          <w:rFonts w:cs="Arial"/>
        </w:rPr>
        <w:t xml:space="preserve">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14:paraId="7D877FB3" w14:textId="77777777" w:rsidR="00E92E07" w:rsidRDefault="00E92E07" w:rsidP="00E92E07">
      <w:pPr>
        <w:rPr>
          <w:rFonts w:cs="Arial"/>
        </w:rPr>
      </w:pPr>
    </w:p>
    <w:p w14:paraId="523AFF85" w14:textId="77777777" w:rsidR="006D3272" w:rsidRDefault="006D3272" w:rsidP="006D3272">
      <w:pPr>
        <w:pStyle w:val="Code"/>
      </w:pPr>
      <w:r>
        <w:t xml:space="preserve">import </w:t>
      </w:r>
      <w:proofErr w:type="spellStart"/>
      <w:r>
        <w:t>pyNetLogo</w:t>
      </w:r>
      <w:proofErr w:type="spellEnd"/>
    </w:p>
    <w:p w14:paraId="3C697725" w14:textId="77777777" w:rsidR="006D3272" w:rsidRDefault="006D3272" w:rsidP="006B2A9D">
      <w:pPr>
        <w:pStyle w:val="Code"/>
      </w:pPr>
    </w:p>
    <w:p w14:paraId="350C9A83"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14:paraId="3F9065C9" w14:textId="77777777"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14:paraId="219DB3D4"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3A087D65" w14:textId="77777777" w:rsidR="00E92E07" w:rsidRPr="00BF009B" w:rsidRDefault="00E92E07" w:rsidP="006B2A9D">
      <w:pPr>
        <w:pStyle w:val="Code"/>
      </w:pPr>
    </w:p>
    <w:p w14:paraId="72BF5A10"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31EF17DE" w14:textId="77777777" w:rsidR="00E92E07" w:rsidRPr="00BF009B" w:rsidRDefault="00E92E07" w:rsidP="006B2A9D">
      <w:pPr>
        <w:pStyle w:val="Code"/>
      </w:pPr>
    </w:p>
    <w:p w14:paraId="3C736376" w14:textId="77777777"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14:paraId="31BB681B" w14:textId="77777777"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14:paraId="7D959D29" w14:textId="77777777"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14:paraId="6FBB276D" w14:textId="77777777"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14:paraId="79E47269" w14:textId="77777777" w:rsidR="00E92E07" w:rsidRPr="00BF009B" w:rsidRDefault="00E92E07" w:rsidP="00E92E07">
      <w:pPr>
        <w:ind w:firstLine="567"/>
        <w:rPr>
          <w:rFonts w:cs="Arial"/>
          <w:sz w:val="16"/>
          <w:szCs w:val="16"/>
        </w:rPr>
      </w:pPr>
    </w:p>
    <w:p w14:paraId="4C06230D" w14:textId="77777777" w:rsidR="00E92E07" w:rsidRPr="002929BA" w:rsidRDefault="00E92E07" w:rsidP="00E92E07">
      <w:pPr>
        <w:jc w:val="center"/>
        <w:rPr>
          <w:rFonts w:cs="Arial"/>
        </w:rPr>
      </w:pPr>
    </w:p>
    <w:p w14:paraId="227B7BC5" w14:textId="77777777" w:rsidR="00E92E07" w:rsidRDefault="00847D5F" w:rsidP="00E92E07">
      <w:pPr>
        <w:keepNext/>
        <w:jc w:val="center"/>
      </w:pPr>
      <w:r w:rsidRPr="00883BA0">
        <w:rPr>
          <w:rFonts w:cs="Arial"/>
          <w:noProof/>
        </w:rPr>
        <w:drawing>
          <wp:inline distT="0" distB="0" distL="0" distR="0" wp14:anchorId="4D4FEF5D" wp14:editId="0E9EA88B">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14:paraId="76480A6E" w14:textId="77777777" w:rsidR="00E92E07" w:rsidRDefault="00E92E07" w:rsidP="00E92E07">
      <w:pPr>
        <w:pStyle w:val="Caption"/>
        <w:rPr>
          <w:rFonts w:cs="Arial"/>
          <w:sz w:val="20"/>
        </w:rPr>
      </w:pPr>
      <w:bookmarkStart w:id="5" w:name="_Ref501382450"/>
      <w:r>
        <w:t xml:space="preserve">Figure </w:t>
      </w:r>
      <w:fldSimple w:instr=" SEQ Figure \* ARABIC ">
        <w:r w:rsidR="00926A22">
          <w:rPr>
            <w:noProof/>
          </w:rPr>
          <w:t>2</w:t>
        </w:r>
      </w:fldSimple>
      <w:bookmarkEnd w:id="5"/>
      <w:r>
        <w:t>: Basic plots generated in Python: agent coordinates (left); distribution of energy attribute across agents (right)</w:t>
      </w:r>
    </w:p>
    <w:p w14:paraId="44C5244F" w14:textId="77777777"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14:paraId="5A0EB866" w14:textId="77777777" w:rsidR="005000DF" w:rsidRDefault="005000DF" w:rsidP="00E92E07">
      <w:pPr>
        <w:spacing w:line="276" w:lineRule="auto"/>
        <w:rPr>
          <w:rFonts w:cs="Arial"/>
        </w:rPr>
      </w:pPr>
    </w:p>
    <w:p w14:paraId="01C508C2" w14:textId="77777777" w:rsidR="00232D1A" w:rsidRDefault="00E92E07" w:rsidP="00232D1A">
      <w:pPr>
        <w:spacing w:line="276" w:lineRule="auto"/>
        <w:rPr>
          <w:rFonts w:cs="Arial"/>
        </w:rPr>
      </w:pPr>
      <w:r>
        <w:rPr>
          <w:rFonts w:cs="Arial"/>
        </w:rPr>
        <w:lastRenderedPageBreak/>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14:paraId="7EEDBCEF" w14:textId="77777777" w:rsidR="00232D1A" w:rsidRDefault="00232D1A" w:rsidP="00E92E07">
      <w:pPr>
        <w:spacing w:line="276" w:lineRule="auto"/>
        <w:rPr>
          <w:rFonts w:cs="Arial"/>
          <w:i/>
        </w:rPr>
      </w:pPr>
    </w:p>
    <w:p w14:paraId="01762174" w14:textId="77777777" w:rsidR="00E92E07" w:rsidRDefault="00232D1A" w:rsidP="00E92E07">
      <w:pPr>
        <w:spacing w:line="276" w:lineRule="auto"/>
        <w:rPr>
          <w:rFonts w:cs="Arial"/>
        </w:rPr>
      </w:pPr>
      <w:r>
        <w:rPr>
          <w:rFonts w:cs="Arial"/>
        </w:rPr>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14:paraId="2BEE16AA" w14:textId="77777777" w:rsidR="00616F23" w:rsidRDefault="00616F23" w:rsidP="00E92E07">
      <w:pPr>
        <w:ind w:left="567"/>
        <w:rPr>
          <w:rFonts w:cs="Arial"/>
          <w:sz w:val="16"/>
          <w:szCs w:val="16"/>
        </w:rPr>
      </w:pPr>
    </w:p>
    <w:p w14:paraId="67E84216" w14:textId="77777777"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14:paraId="543C3286" w14:textId="77777777" w:rsidR="00E92E07" w:rsidRDefault="00E92E07" w:rsidP="00E92E07">
      <w:pPr>
        <w:jc w:val="center"/>
        <w:rPr>
          <w:rFonts w:cs="Arial"/>
        </w:rPr>
      </w:pPr>
    </w:p>
    <w:p w14:paraId="246B2FD3" w14:textId="77777777" w:rsidR="00E92E07" w:rsidRDefault="00847D5F" w:rsidP="00E92E07">
      <w:pPr>
        <w:keepNext/>
        <w:jc w:val="center"/>
      </w:pPr>
      <w:r w:rsidRPr="00883BA0">
        <w:rPr>
          <w:rFonts w:cs="Arial"/>
          <w:noProof/>
        </w:rPr>
        <w:drawing>
          <wp:inline distT="0" distB="0" distL="0" distR="0" wp14:anchorId="77B4833B" wp14:editId="631B6B1D">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14:paraId="3F166FC5" w14:textId="77777777" w:rsidR="00E92E07" w:rsidRPr="005E1C9B" w:rsidRDefault="00E92E07" w:rsidP="00E92E07">
      <w:pPr>
        <w:pStyle w:val="Caption"/>
        <w:rPr>
          <w:rFonts w:cs="Arial"/>
          <w:sz w:val="20"/>
        </w:rPr>
      </w:pPr>
      <w:r>
        <w:br/>
      </w:r>
      <w:bookmarkStart w:id="6" w:name="_Ref501382334"/>
      <w:r>
        <w:t xml:space="preserve">Figure </w:t>
      </w:r>
      <w:fldSimple w:instr=" SEQ Figure \* ARABIC ">
        <w:r w:rsidR="00926A22">
          <w:rPr>
            <w:noProof/>
          </w:rPr>
          <w:t>3</w:t>
        </w:r>
      </w:fldSimple>
      <w:bookmarkEnd w:id="6"/>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14:paraId="5ACAA24B" w14:textId="77777777" w:rsidR="00E92E07" w:rsidRDefault="00E92E07" w:rsidP="00E92E07">
      <w:pPr>
        <w:jc w:val="center"/>
        <w:outlineLvl w:val="0"/>
        <w:rPr>
          <w:rFonts w:cs="Arial"/>
          <w:lang w:val="en-GB"/>
        </w:rPr>
      </w:pPr>
    </w:p>
    <w:p w14:paraId="2AC10D43" w14:textId="77777777"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14:paraId="4B267A0A" w14:textId="77777777" w:rsidR="00E92E07" w:rsidRPr="0080101C" w:rsidRDefault="00E92E07" w:rsidP="00E92E07">
      <w:pPr>
        <w:spacing w:line="276" w:lineRule="auto"/>
        <w:outlineLvl w:val="0"/>
        <w:rPr>
          <w:rFonts w:cs="Arial"/>
          <w:lang w:val="en-GB"/>
        </w:rPr>
      </w:pPr>
    </w:p>
    <w:p w14:paraId="1E249C0A" w14:textId="77777777"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D82ED44" w14:textId="77777777" w:rsidR="00E92E07" w:rsidRDefault="00E92E07" w:rsidP="00E92E07">
      <w:pPr>
        <w:spacing w:line="276" w:lineRule="auto"/>
        <w:outlineLvl w:val="0"/>
        <w:rPr>
          <w:rFonts w:cs="Arial"/>
          <w:lang w:val="en-GB"/>
        </w:rPr>
      </w:pPr>
    </w:p>
    <w:p w14:paraId="22D54E67" w14:textId="77777777"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14:paraId="6C2D9344" w14:textId="77777777" w:rsidR="006B770E" w:rsidRDefault="006B770E" w:rsidP="00E92E07">
      <w:pPr>
        <w:spacing w:line="276" w:lineRule="auto"/>
        <w:outlineLvl w:val="0"/>
        <w:rPr>
          <w:rFonts w:cs="Arial"/>
          <w:lang w:val="en-GB"/>
        </w:rPr>
      </w:pPr>
    </w:p>
    <w:p w14:paraId="2B778D58" w14:textId="77777777" w:rsidR="00E92E07" w:rsidRDefault="00847D5F" w:rsidP="00E92E07">
      <w:pPr>
        <w:keepNext/>
        <w:spacing w:line="276" w:lineRule="auto"/>
        <w:jc w:val="center"/>
        <w:outlineLvl w:val="0"/>
      </w:pPr>
      <w:r w:rsidRPr="00883BA0">
        <w:rPr>
          <w:rFonts w:cs="Arial"/>
          <w:noProof/>
        </w:rPr>
        <w:lastRenderedPageBreak/>
        <w:drawing>
          <wp:inline distT="0" distB="0" distL="0" distR="0" wp14:anchorId="2DE91AF7" wp14:editId="62BC50FE">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14:paraId="24762357" w14:textId="77777777" w:rsidR="00575DB3" w:rsidRDefault="00E92E07" w:rsidP="00226759">
      <w:pPr>
        <w:pStyle w:val="Caption"/>
      </w:pPr>
      <w:bookmarkStart w:id="7" w:name="_Ref501382161"/>
      <w:r>
        <w:t xml:space="preserve">Figure </w:t>
      </w:r>
      <w:fldSimple w:instr=" SEQ Figure \* ARABIC ">
        <w:r w:rsidR="00926A22">
          <w:rPr>
            <w:noProof/>
          </w:rPr>
          <w:t>4</w:t>
        </w:r>
      </w:fldSimple>
      <w:bookmarkEnd w:id="7"/>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14:paraId="63368730" w14:textId="77777777" w:rsidR="00C92A3F" w:rsidRDefault="00C92A3F" w:rsidP="00575DB3">
      <w:pPr>
        <w:outlineLvl w:val="0"/>
      </w:pPr>
    </w:p>
    <w:p w14:paraId="3DED1A53" w14:textId="77777777" w:rsidR="00AA0166" w:rsidRDefault="00AA0166" w:rsidP="00575DB3">
      <w:pPr>
        <w:outlineLvl w:val="0"/>
        <w:rPr>
          <w:rFonts w:cs="Arial"/>
        </w:rPr>
      </w:pPr>
    </w:p>
    <w:p w14:paraId="4C17AC7B" w14:textId="77777777"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14:paraId="4340CBB7" w14:textId="77777777"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14:paraId="27D40DF0" w14:textId="77777777" w:rsidR="009F3A4B" w:rsidRDefault="009F3A4B" w:rsidP="00547A60">
      <w:pPr>
        <w:spacing w:line="276" w:lineRule="auto"/>
        <w:rPr>
          <w:rFonts w:cs="Arial"/>
        </w:rPr>
      </w:pPr>
    </w:p>
    <w:p w14:paraId="0D277D98" w14:textId="77777777"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14:paraId="3F09D5AF" w14:textId="77777777" w:rsidR="00226759" w:rsidRDefault="00226759" w:rsidP="00547A60">
      <w:pPr>
        <w:spacing w:line="276" w:lineRule="auto"/>
        <w:rPr>
          <w:rFonts w:cs="Arial"/>
        </w:rPr>
      </w:pPr>
    </w:p>
    <w:p w14:paraId="77576D84" w14:textId="77777777"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14:paraId="70116413" w14:textId="77777777" w:rsidR="00D32E96" w:rsidRDefault="00D32E96" w:rsidP="00547A60">
      <w:pPr>
        <w:spacing w:line="276" w:lineRule="auto"/>
        <w:rPr>
          <w:rFonts w:cs="Arial"/>
        </w:rPr>
      </w:pPr>
    </w:p>
    <w:p w14:paraId="6639284F" w14:textId="77777777"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14:paraId="39CC3ED5" w14:textId="77777777" w:rsidR="006F40CF" w:rsidRDefault="006F40CF" w:rsidP="00547A60">
      <w:pPr>
        <w:spacing w:line="276" w:lineRule="auto"/>
        <w:rPr>
          <w:rFonts w:cs="Arial"/>
        </w:rPr>
      </w:pPr>
    </w:p>
    <w:p w14:paraId="6B934CF0" w14:textId="7777777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0CFB920B" w14:textId="77777777" w:rsidR="00E80B03" w:rsidRDefault="00E80B03" w:rsidP="00547A60">
      <w:pPr>
        <w:spacing w:line="276" w:lineRule="auto"/>
        <w:rPr>
          <w:rFonts w:cs="Arial"/>
        </w:rPr>
      </w:pPr>
    </w:p>
    <w:p w14:paraId="2A1E7768" w14:textId="77777777" w:rsidR="00E80B03" w:rsidRPr="00E80B03" w:rsidRDefault="00E80B03" w:rsidP="006B2A9D">
      <w:pPr>
        <w:pStyle w:val="Code"/>
      </w:pPr>
      <w:r w:rsidRPr="00E80B03">
        <w:t xml:space="preserve">problem = { </w:t>
      </w:r>
    </w:p>
    <w:p w14:paraId="6DD7883A"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009202CC"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7C820AF9" w14:textId="77777777"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23EBDB82" w14:textId="77777777" w:rsidR="006F40CF" w:rsidRDefault="00E80B03" w:rsidP="006B2A9D">
      <w:pPr>
        <w:pStyle w:val="Code"/>
      </w:pPr>
      <w:r w:rsidRPr="00E80B03">
        <w:t xml:space="preserve">  'bounds': [[1, 100000],</w:t>
      </w:r>
      <w:r>
        <w:t xml:space="preserve"> [20., 40.], [2., 8.],</w:t>
      </w:r>
    </w:p>
    <w:p w14:paraId="2A50E292" w14:textId="77777777"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C10B46E" w14:textId="77777777" w:rsidR="00575DB3" w:rsidRDefault="00E80B03" w:rsidP="006B2A9D">
      <w:pPr>
        <w:pStyle w:val="Code"/>
      </w:pPr>
      <w:r w:rsidRPr="00E80B03">
        <w:t>}</w:t>
      </w:r>
    </w:p>
    <w:p w14:paraId="27E6E569" w14:textId="77777777" w:rsidR="00575DB3" w:rsidRDefault="00575DB3" w:rsidP="00547A60">
      <w:pPr>
        <w:spacing w:line="276" w:lineRule="auto"/>
        <w:rPr>
          <w:rFonts w:cs="Arial"/>
        </w:rPr>
      </w:pPr>
    </w:p>
    <w:p w14:paraId="5FFBB3F3" w14:textId="77777777"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14:paraId="56336411" w14:textId="77777777" w:rsidR="00113059" w:rsidRDefault="00113059" w:rsidP="006F40CF">
      <w:pPr>
        <w:spacing w:line="276" w:lineRule="auto"/>
        <w:rPr>
          <w:rFonts w:cs="Arial"/>
        </w:rPr>
      </w:pPr>
    </w:p>
    <w:p w14:paraId="0C92C482" w14:textId="77777777"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14:paraId="75896B04" w14:textId="77777777" w:rsidR="006F40CF" w:rsidRDefault="006F40CF" w:rsidP="00547A60">
      <w:pPr>
        <w:spacing w:line="276" w:lineRule="auto"/>
        <w:rPr>
          <w:rFonts w:cs="Arial"/>
        </w:rPr>
      </w:pPr>
    </w:p>
    <w:p w14:paraId="33DB76B5"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0565DA25"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2F6E6F7F" w14:textId="77777777" w:rsidR="006F40CF" w:rsidRPr="006F40CF" w:rsidRDefault="006F40CF" w:rsidP="006B2A9D">
      <w:pPr>
        <w:pStyle w:val="Code"/>
      </w:pPr>
    </w:p>
    <w:p w14:paraId="3AB81B80" w14:textId="77777777" w:rsidR="006F40CF" w:rsidRPr="006F40CF" w:rsidRDefault="006F40CF" w:rsidP="006B2A9D">
      <w:pPr>
        <w:pStyle w:val="Code"/>
      </w:pPr>
      <w:r w:rsidRPr="006F40CF">
        <w:t xml:space="preserve">n = </w:t>
      </w:r>
      <w:r w:rsidR="006766B5">
        <w:t>10</w:t>
      </w:r>
      <w:r w:rsidRPr="006F40CF">
        <w:t>00</w:t>
      </w:r>
    </w:p>
    <w:p w14:paraId="4403D877" w14:textId="77777777" w:rsidR="00FD5091" w:rsidRDefault="006F40CF" w:rsidP="006B2A9D">
      <w:pPr>
        <w:pStyle w:val="Code"/>
      </w:pPr>
      <w:r w:rsidRPr="006F40CF">
        <w:t>#</w:t>
      </w:r>
      <w:r w:rsidR="00834A6E">
        <w:t xml:space="preserve"> </w:t>
      </w:r>
      <w:r w:rsidRPr="006F40CF">
        <w:t>Generates an input array of shape (n*(</w:t>
      </w:r>
      <w:r w:rsidR="006E3BB0">
        <w:t>2</w:t>
      </w:r>
      <w:r w:rsidRPr="006F40CF">
        <w:t xml:space="preserve">p+2), p) with rows for each </w:t>
      </w:r>
    </w:p>
    <w:p w14:paraId="62941456" w14:textId="77777777" w:rsidR="006F40CF" w:rsidRPr="006F40CF" w:rsidRDefault="00FD5091" w:rsidP="006B2A9D">
      <w:pPr>
        <w:pStyle w:val="Code"/>
      </w:pPr>
      <w:r>
        <w:t>#</w:t>
      </w:r>
      <w:r w:rsidR="00834A6E">
        <w:t xml:space="preserve"> </w:t>
      </w:r>
      <w:r w:rsidR="006F40CF" w:rsidRPr="006F40CF">
        <w:t xml:space="preserve">experiment and columns for each </w:t>
      </w:r>
      <w:r w:rsidR="00AA0166">
        <w:t>input</w:t>
      </w:r>
    </w:p>
    <w:p w14:paraId="65DD0F8A" w14:textId="77777777"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6CAA1B57" w14:textId="77777777" w:rsidR="00AA0166" w:rsidRDefault="00AA0166" w:rsidP="00AA0166">
      <w:pPr>
        <w:spacing w:line="276" w:lineRule="auto"/>
        <w:rPr>
          <w:rFonts w:cs="Arial"/>
          <w:lang w:val="en-GB"/>
        </w:rPr>
      </w:pPr>
    </w:p>
    <w:p w14:paraId="54E7BC42" w14:textId="77777777"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14:paraId="592E204B" w14:textId="77777777" w:rsidR="006F40CF" w:rsidRDefault="006F40CF" w:rsidP="006F40CF">
      <w:pPr>
        <w:spacing w:line="276" w:lineRule="auto"/>
        <w:rPr>
          <w:rFonts w:cs="Arial"/>
          <w:lang w:val="en-GB"/>
        </w:rPr>
      </w:pPr>
    </w:p>
    <w:p w14:paraId="5999C1CC" w14:textId="77777777"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7AACA62B" w14:textId="77777777" w:rsidR="006F40CF" w:rsidRPr="00AA0166" w:rsidRDefault="006F40CF" w:rsidP="006B2A9D">
      <w:pPr>
        <w:pStyle w:val="Code"/>
        <w:rPr>
          <w:lang w:val="en-GB"/>
        </w:rPr>
      </w:pPr>
    </w:p>
    <w:p w14:paraId="4C6FB183" w14:textId="77777777"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73F9CC06" w14:textId="0EAFF6B6"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Set the input parameters</w:t>
      </w:r>
    </w:p>
    <w:p w14:paraId="5114EF6D"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2B31FC25" w14:textId="77777777" w:rsidR="006F40CF" w:rsidRPr="00AA0166" w:rsidRDefault="006F40CF" w:rsidP="006B2A9D">
      <w:pPr>
        <w:pStyle w:val="Code"/>
        <w:rPr>
          <w:lang w:val="en-GB"/>
        </w:rPr>
      </w:pPr>
      <w:r w:rsidRPr="00AA0166">
        <w:rPr>
          <w:lang w:val="en-GB"/>
        </w:rPr>
        <w:t xml:space="preserve">        if name == 'random-seed':</w:t>
      </w:r>
    </w:p>
    <w:p w14:paraId="37A2DF39" w14:textId="0F985E1D"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The </w:t>
      </w:r>
      <w:proofErr w:type="spellStart"/>
      <w:r w:rsidRPr="00AA0166">
        <w:rPr>
          <w:lang w:val="en-GB"/>
        </w:rPr>
        <w:t>NetLogo</w:t>
      </w:r>
      <w:proofErr w:type="spellEnd"/>
      <w:r w:rsidRPr="00AA0166">
        <w:rPr>
          <w:lang w:val="en-GB"/>
        </w:rPr>
        <w:t xml:space="preserve"> random seed requires a different syntax</w:t>
      </w:r>
    </w:p>
    <w:p w14:paraId="7E5A67FE"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6D5476C1" w14:textId="77777777" w:rsidR="006F40CF" w:rsidRPr="00AA0166" w:rsidRDefault="006F40CF" w:rsidP="006B2A9D">
      <w:pPr>
        <w:pStyle w:val="Code"/>
        <w:rPr>
          <w:lang w:val="en-GB"/>
        </w:rPr>
      </w:pPr>
      <w:r w:rsidRPr="00AA0166">
        <w:rPr>
          <w:lang w:val="en-GB"/>
        </w:rPr>
        <w:t xml:space="preserve">        else:</w:t>
      </w:r>
    </w:p>
    <w:p w14:paraId="5C5CB123" w14:textId="635F48A3"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Otherwise, assume the input parameters are global variables</w:t>
      </w:r>
    </w:p>
    <w:p w14:paraId="6B0482A0"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7141815" w14:textId="77777777" w:rsidR="006F40CF" w:rsidRPr="00AA0166" w:rsidRDefault="006F40CF" w:rsidP="006B2A9D">
      <w:pPr>
        <w:pStyle w:val="Code"/>
        <w:rPr>
          <w:lang w:val="en-GB"/>
        </w:rPr>
      </w:pPr>
      <w:r w:rsidRPr="00AA0166">
        <w:rPr>
          <w:lang w:val="en-GB"/>
        </w:rPr>
        <w:t xml:space="preserve">            </w:t>
      </w:r>
    </w:p>
    <w:p w14:paraId="48EC9D18"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385375CA" w14:textId="597287B4" w:rsidR="00FD6E5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Run for 100 ticks and return the number of sheep and wolf agents at </w:t>
      </w:r>
    </w:p>
    <w:p w14:paraId="74DA9894" w14:textId="19CCF336" w:rsidR="006F40CF" w:rsidRPr="00AA0166" w:rsidRDefault="00FD6E56" w:rsidP="006B2A9D">
      <w:pPr>
        <w:pStyle w:val="Code"/>
        <w:ind w:left="567" w:firstLine="0"/>
        <w:rPr>
          <w:lang w:val="en-GB"/>
        </w:rPr>
      </w:pPr>
      <w:r>
        <w:rPr>
          <w:lang w:val="en-GB"/>
        </w:rPr>
        <w:t xml:space="preserve">    #</w:t>
      </w:r>
      <w:r w:rsidR="00034040">
        <w:rPr>
          <w:lang w:val="en-GB"/>
        </w:rPr>
        <w:t xml:space="preserve"> </w:t>
      </w:r>
      <w:r w:rsidR="006F40CF" w:rsidRPr="00AA0166">
        <w:rPr>
          <w:lang w:val="en-GB"/>
        </w:rPr>
        <w:t xml:space="preserve">each time </w:t>
      </w:r>
      <w:proofErr w:type="gramStart"/>
      <w:r w:rsidR="006F40CF" w:rsidRPr="00AA0166">
        <w:rPr>
          <w:lang w:val="en-GB"/>
        </w:rPr>
        <w:t>step</w:t>
      </w:r>
      <w:proofErr w:type="gramEnd"/>
    </w:p>
    <w:p w14:paraId="011C4993" w14:textId="77777777"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53F3DC8" w14:textId="77777777" w:rsidR="006F40CF" w:rsidRPr="00AA0166" w:rsidRDefault="006F40CF" w:rsidP="006B2A9D">
      <w:pPr>
        <w:pStyle w:val="Code"/>
        <w:rPr>
          <w:lang w:val="en-GB"/>
        </w:rPr>
      </w:pPr>
      <w:r w:rsidRPr="00AA0166">
        <w:rPr>
          <w:lang w:val="en-GB"/>
        </w:rPr>
        <w:t xml:space="preserve">    </w:t>
      </w:r>
    </w:p>
    <w:p w14:paraId="5631F008" w14:textId="669B2AE4"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For each run, save the mean value of the agent counts over time</w:t>
      </w:r>
    </w:p>
    <w:p w14:paraId="54D24819"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2224B981" w14:textId="77777777"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75ED5C35" w14:textId="77777777" w:rsidR="00AA0166" w:rsidRDefault="00AA0166" w:rsidP="00547A60">
      <w:pPr>
        <w:spacing w:line="276" w:lineRule="auto"/>
        <w:rPr>
          <w:rFonts w:cs="Arial"/>
        </w:rPr>
      </w:pPr>
    </w:p>
    <w:p w14:paraId="2DF74EFF" w14:textId="77777777"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039E5C4A" w14:textId="77777777" w:rsidR="00AA0166" w:rsidRDefault="00AA0166" w:rsidP="00547A60">
      <w:pPr>
        <w:spacing w:line="276" w:lineRule="auto"/>
        <w:rPr>
          <w:rFonts w:cs="Arial"/>
        </w:rPr>
      </w:pPr>
    </w:p>
    <w:p w14:paraId="6D473994" w14:textId="77777777" w:rsidR="00AA0166" w:rsidRDefault="00847D5F" w:rsidP="00AA0166">
      <w:pPr>
        <w:keepNext/>
        <w:spacing w:line="276" w:lineRule="auto"/>
        <w:jc w:val="center"/>
      </w:pPr>
      <w:r w:rsidRPr="00883BA0">
        <w:rPr>
          <w:rFonts w:cs="Arial"/>
          <w:noProof/>
        </w:rPr>
        <w:lastRenderedPageBreak/>
        <w:drawing>
          <wp:inline distT="0" distB="0" distL="0" distR="0" wp14:anchorId="6D7C0340" wp14:editId="4995AC6E">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14:paraId="6078D388" w14:textId="77777777" w:rsidR="00AA0166" w:rsidRDefault="00AA0166" w:rsidP="00AA0166">
      <w:pPr>
        <w:pStyle w:val="Caption"/>
      </w:pPr>
      <w:bookmarkStart w:id="8" w:name="_Ref370215896"/>
      <w:r>
        <w:t xml:space="preserve">Figure </w:t>
      </w:r>
      <w:fldSimple w:instr=" SEQ Figure \* ARABIC ">
        <w:r w:rsidR="00926A22">
          <w:rPr>
            <w:noProof/>
          </w:rPr>
          <w:t>5</w:t>
        </w:r>
      </w:fldSimple>
      <w:bookmarkEnd w:id="8"/>
      <w:r>
        <w:t>: Output distributions for the average number of sheep agents (left) and wolf agents (right) over 100 ticks</w:t>
      </w:r>
    </w:p>
    <w:p w14:paraId="1657F07C" w14:textId="77777777"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46B183FD" w14:textId="77777777" w:rsidR="00AA0166" w:rsidRDefault="00AA0166" w:rsidP="006B2A9D">
      <w:pPr>
        <w:spacing w:line="276" w:lineRule="auto"/>
      </w:pPr>
    </w:p>
    <w:p w14:paraId="23214A91" w14:textId="77777777" w:rsidR="00AA0166" w:rsidRDefault="00847D5F" w:rsidP="00AA0166">
      <w:pPr>
        <w:keepNext/>
        <w:jc w:val="center"/>
      </w:pPr>
      <w:r w:rsidRPr="003D3EFA">
        <w:rPr>
          <w:noProof/>
        </w:rPr>
        <w:drawing>
          <wp:inline distT="0" distB="0" distL="0" distR="0" wp14:anchorId="0E04CD4F" wp14:editId="6944FEE7">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14:paraId="4F36655B" w14:textId="77777777" w:rsidR="00AA0166" w:rsidRDefault="00AA0166" w:rsidP="00AA0166">
      <w:pPr>
        <w:pStyle w:val="Caption"/>
      </w:pPr>
      <w:bookmarkStart w:id="9" w:name="_Ref370215956"/>
      <w:r>
        <w:t xml:space="preserve">Figure </w:t>
      </w:r>
      <w:fldSimple w:instr=" SEQ Figure \* ARABIC ">
        <w:r w:rsidR="00926A22">
          <w:rPr>
            <w:noProof/>
          </w:rPr>
          <w:t>6</w:t>
        </w:r>
      </w:fldSimple>
      <w:bookmarkEnd w:id="9"/>
      <w:r>
        <w:t xml:space="preserve">: Scatter plots </w:t>
      </w:r>
      <w:r w:rsidR="00A20CB7">
        <w:t xml:space="preserve">with linear trendlines </w:t>
      </w:r>
      <w:r>
        <w:t>for the average number of sheep agents as a function of each input parameter</w:t>
      </w:r>
    </w:p>
    <w:p w14:paraId="74DB353D" w14:textId="77777777" w:rsidR="00AA0166" w:rsidRDefault="00AA0166" w:rsidP="00AA0166">
      <w:pPr>
        <w:spacing w:line="276" w:lineRule="auto"/>
      </w:pPr>
    </w:p>
    <w:p w14:paraId="1896558E" w14:textId="77777777"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5A5CEDBE" w14:textId="77777777" w:rsidR="00AA0166" w:rsidRDefault="00AA0166" w:rsidP="00AA0166"/>
    <w:p w14:paraId="3A1984F7" w14:textId="77777777"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00EC3A3" w14:textId="77777777" w:rsidR="00AA0166" w:rsidRDefault="00AA0166" w:rsidP="00AA0166">
      <w:pPr>
        <w:ind w:firstLine="540"/>
        <w:jc w:val="left"/>
        <w:rPr>
          <w:sz w:val="16"/>
          <w:szCs w:val="16"/>
        </w:rPr>
      </w:pPr>
    </w:p>
    <w:p w14:paraId="5173F7C4" w14:textId="77777777"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68F4F2D8" w14:textId="77777777" w:rsidR="00926A22" w:rsidRDefault="00926A22" w:rsidP="00926A22">
      <w:pPr>
        <w:keepNext/>
      </w:pPr>
    </w:p>
    <w:p w14:paraId="18152B60" w14:textId="77777777" w:rsidR="00AA0166" w:rsidRDefault="00847D5F" w:rsidP="00AA0166">
      <w:pPr>
        <w:keepNext/>
        <w:jc w:val="center"/>
      </w:pPr>
      <w:r w:rsidRPr="00883BA0">
        <w:rPr>
          <w:noProof/>
          <w:sz w:val="16"/>
          <w:szCs w:val="16"/>
        </w:rPr>
        <w:drawing>
          <wp:inline distT="0" distB="0" distL="0" distR="0" wp14:anchorId="16F3CE65" wp14:editId="2241B071">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14:paraId="7F2DD2B8" w14:textId="77777777" w:rsidR="00AA0166" w:rsidRDefault="00AA0166" w:rsidP="00AA0166">
      <w:pPr>
        <w:pStyle w:val="Caption"/>
      </w:pPr>
      <w:bookmarkStart w:id="10" w:name="_Ref501382042"/>
      <w:r>
        <w:t xml:space="preserve">Figure </w:t>
      </w:r>
      <w:fldSimple w:instr=" SEQ Figure \* ARABIC ">
        <w:r w:rsidR="00926A22">
          <w:rPr>
            <w:noProof/>
          </w:rPr>
          <w:t>7</w:t>
        </w:r>
      </w:fldSimple>
      <w:bookmarkEnd w:id="10"/>
      <w:r>
        <w:t xml:space="preserve">: First-order and total </w:t>
      </w:r>
      <w:proofErr w:type="spellStart"/>
      <w:r>
        <w:t>Sobol</w:t>
      </w:r>
      <w:proofErr w:type="spellEnd"/>
      <w:r>
        <w:t xml:space="preserve"> indices with confidence bounds</w:t>
      </w:r>
      <w:r w:rsidR="006E3BB0">
        <w:t>, for the average number of sheep agents</w:t>
      </w:r>
    </w:p>
    <w:p w14:paraId="1BF9DCAD" w14:textId="0D6AA0FB"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2148A4">
        <w:t>so that</w:t>
      </w:r>
      <w:r w:rsidR="00926A22">
        <w:t xml:space="preserve"> a larger sample would be required for reliable results. </w:t>
      </w:r>
    </w:p>
    <w:p w14:paraId="5B9387D4" w14:textId="77777777" w:rsidR="00926A22" w:rsidRDefault="00926A22" w:rsidP="00926A22">
      <w:pPr>
        <w:spacing w:line="276" w:lineRule="auto"/>
      </w:pPr>
    </w:p>
    <w:p w14:paraId="45CEA595" w14:textId="77777777"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14:paraId="23B32F9B" w14:textId="77777777" w:rsidR="00926A22" w:rsidRDefault="00926A22" w:rsidP="00926A22">
      <w:pPr>
        <w:spacing w:line="276" w:lineRule="auto"/>
      </w:pPr>
    </w:p>
    <w:p w14:paraId="2C36050F" w14:textId="77777777" w:rsidR="00926A22" w:rsidRDefault="00847D5F" w:rsidP="00926A22">
      <w:pPr>
        <w:keepNext/>
        <w:spacing w:line="276" w:lineRule="auto"/>
        <w:jc w:val="center"/>
      </w:pPr>
      <w:r w:rsidRPr="003D3EFA">
        <w:rPr>
          <w:noProof/>
        </w:rPr>
        <w:lastRenderedPageBreak/>
        <w:drawing>
          <wp:inline distT="0" distB="0" distL="0" distR="0" wp14:anchorId="4D1A97EC" wp14:editId="10430D68">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14:paraId="2F6CC952" w14:textId="77777777" w:rsidR="00926A22" w:rsidRDefault="00926A22" w:rsidP="00926A22">
      <w:pPr>
        <w:pStyle w:val="Caption"/>
      </w:pPr>
      <w:bookmarkStart w:id="11" w:name="_Ref501378710"/>
      <w:r>
        <w:t xml:space="preserve">Figure </w:t>
      </w:r>
      <w:fldSimple w:instr=" SEQ Figure \* ARABIC ">
        <w:r>
          <w:rPr>
            <w:noProof/>
          </w:rPr>
          <w:t>8</w:t>
        </w:r>
      </w:fldSimple>
      <w:bookmarkEnd w:id="11"/>
      <w:r>
        <w:t xml:space="preserve">: First-order, second-order and total </w:t>
      </w:r>
      <w:proofErr w:type="spellStart"/>
      <w:r>
        <w:t>Sobol</w:t>
      </w:r>
      <w:proofErr w:type="spellEnd"/>
      <w:r>
        <w:t xml:space="preserve"> indices</w:t>
      </w:r>
      <w:r w:rsidR="006E3BB0">
        <w:t xml:space="preserve"> for the average number of sheep agents</w:t>
      </w:r>
    </w:p>
    <w:p w14:paraId="7B742374" w14:textId="77777777"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14:paraId="31812316" w14:textId="77777777" w:rsidR="009F3A4B" w:rsidRDefault="009F3A4B" w:rsidP="00926A22">
      <w:pPr>
        <w:spacing w:line="276" w:lineRule="auto"/>
      </w:pPr>
    </w:p>
    <w:p w14:paraId="422BC5E7" w14:textId="77777777" w:rsidR="009F3A4B" w:rsidRPr="004D6278" w:rsidRDefault="009F3A4B" w:rsidP="004D6278">
      <w:pPr>
        <w:ind w:left="360"/>
        <w:outlineLvl w:val="0"/>
        <w:rPr>
          <w:rFonts w:cs="Arial"/>
          <w:lang w:val="en-GB"/>
        </w:rPr>
      </w:pPr>
      <w:r w:rsidRPr="004D6278">
        <w:rPr>
          <w:rFonts w:cs="Arial"/>
          <w:b/>
        </w:rPr>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14:paraId="245410A0" w14:textId="77777777" w:rsidR="003C04DC" w:rsidRDefault="003C04DC" w:rsidP="003C04DC">
      <w:pPr>
        <w:rPr>
          <w:rFonts w:cs="Arial"/>
        </w:rPr>
      </w:pPr>
    </w:p>
    <w:p w14:paraId="480E9E92" w14:textId="69C96995"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14:paraId="73E615B6" w14:textId="77777777" w:rsidR="003C04DC" w:rsidRPr="003C04DC" w:rsidRDefault="003C04DC" w:rsidP="003C04DC">
      <w:pPr>
        <w:spacing w:line="276" w:lineRule="auto"/>
        <w:rPr>
          <w:rFonts w:cs="Arial"/>
        </w:rPr>
      </w:pPr>
    </w:p>
    <w:p w14:paraId="5CDBDCAE" w14:textId="77777777"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14:paraId="79ADD8E6" w14:textId="77777777" w:rsidR="003C04DC" w:rsidRPr="003C04DC" w:rsidRDefault="003C04DC" w:rsidP="003C04DC">
      <w:pPr>
        <w:spacing w:line="276" w:lineRule="auto"/>
        <w:rPr>
          <w:rFonts w:cs="Arial"/>
        </w:rPr>
      </w:pPr>
    </w:p>
    <w:p w14:paraId="1D66D9A8" w14:textId="77777777"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0DB8BD4E" w14:textId="77777777" w:rsidR="003C04DC" w:rsidRPr="003C04DC" w:rsidRDefault="003C04DC" w:rsidP="003C04DC">
      <w:pPr>
        <w:spacing w:line="276" w:lineRule="auto"/>
        <w:rPr>
          <w:rFonts w:cs="Arial"/>
        </w:rPr>
      </w:pPr>
    </w:p>
    <w:p w14:paraId="03430074" w14:textId="77777777"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3C750E93" w14:textId="77777777" w:rsidR="003C04DC" w:rsidRPr="003C04DC" w:rsidRDefault="003C04DC" w:rsidP="003C04DC">
      <w:pPr>
        <w:spacing w:line="276" w:lineRule="auto"/>
        <w:rPr>
          <w:rFonts w:cs="Arial"/>
        </w:rPr>
      </w:pPr>
    </w:p>
    <w:p w14:paraId="71BCEC3A" w14:textId="77777777"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14:paraId="77BF6135" w14:textId="77777777" w:rsidR="003C04DC" w:rsidRDefault="003C04DC" w:rsidP="003C04DC">
      <w:pPr>
        <w:spacing w:line="276" w:lineRule="auto"/>
        <w:rPr>
          <w:rFonts w:cs="Arial"/>
        </w:rPr>
      </w:pPr>
    </w:p>
    <w:p w14:paraId="04011D14"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39C52E41" w14:textId="77777777" w:rsidR="003C04DC" w:rsidRPr="00D96788" w:rsidRDefault="003C04DC" w:rsidP="009C464D">
      <w:pPr>
        <w:spacing w:line="276" w:lineRule="auto"/>
        <w:ind w:left="567"/>
        <w:rPr>
          <w:rFonts w:ascii="Consolas" w:hAnsi="Consolas"/>
          <w:sz w:val="18"/>
          <w:szCs w:val="18"/>
        </w:rPr>
      </w:pPr>
    </w:p>
    <w:p w14:paraId="5C8C50F9"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14:paraId="0E0B46BD" w14:textId="77777777"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1A571D0" w14:textId="77777777" w:rsidR="003C04DC" w:rsidRDefault="003C04DC" w:rsidP="003C04DC">
      <w:pPr>
        <w:spacing w:line="276" w:lineRule="auto"/>
      </w:pPr>
    </w:p>
    <w:p w14:paraId="230C1866" w14:textId="77777777"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14:paraId="2210C0BF" w14:textId="77777777" w:rsidR="003C04DC" w:rsidRDefault="003C04DC" w:rsidP="003C04DC">
      <w:pPr>
        <w:spacing w:line="276" w:lineRule="auto"/>
      </w:pPr>
    </w:p>
    <w:p w14:paraId="77BF21FF" w14:textId="77777777"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w:t>
      </w:r>
      <w:proofErr w:type="gramStart"/>
      <w:r w:rsidRPr="00D96788">
        <w:rPr>
          <w:rFonts w:ascii="Consolas" w:hAnsi="Consolas"/>
          <w:sz w:val="18"/>
          <w:szCs w:val="18"/>
        </w:rPr>
        <w:t>client[</w:t>
      </w:r>
      <w:proofErr w:type="gramEnd"/>
      <w:r w:rsidRPr="00D96788">
        <w:rPr>
          <w:rFonts w:ascii="Consolas" w:hAnsi="Consolas"/>
          <w:sz w:val="18"/>
          <w:szCs w:val="18"/>
        </w:rPr>
        <w:t>:]</w:t>
      </w:r>
    </w:p>
    <w:p w14:paraId="7A881FD4" w14:textId="77777777"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533A134E" w14:textId="77777777" w:rsidR="00D96788" w:rsidRPr="00D96788" w:rsidRDefault="00D96788" w:rsidP="009C464D">
      <w:pPr>
        <w:spacing w:line="276" w:lineRule="auto"/>
        <w:ind w:left="567"/>
        <w:rPr>
          <w:rFonts w:ascii="Consolas" w:hAnsi="Consolas"/>
          <w:sz w:val="18"/>
          <w:szCs w:val="18"/>
        </w:rPr>
      </w:pPr>
    </w:p>
    <w:p w14:paraId="76038AF3"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00F6708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0947ECBF"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27521EFA" w14:textId="77777777" w:rsidR="003C04DC" w:rsidRPr="00D96788" w:rsidRDefault="003C04DC" w:rsidP="009C464D">
      <w:pPr>
        <w:spacing w:line="276" w:lineRule="auto"/>
        <w:ind w:left="567"/>
        <w:rPr>
          <w:rFonts w:ascii="Consolas" w:hAnsi="Consolas"/>
          <w:sz w:val="18"/>
          <w:szCs w:val="18"/>
        </w:rPr>
      </w:pPr>
    </w:p>
    <w:p w14:paraId="147B15A8"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0FA8C0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36DB07BB"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0BC453A0" w14:textId="77777777" w:rsidR="003C04DC" w:rsidRDefault="003C04DC" w:rsidP="003C04DC">
      <w:pPr>
        <w:spacing w:line="276" w:lineRule="auto"/>
      </w:pPr>
    </w:p>
    <w:p w14:paraId="05C8C791" w14:textId="77777777"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029CC020" w14:textId="77777777" w:rsidR="003C04DC" w:rsidRDefault="003C04DC" w:rsidP="003C04DC">
      <w:pPr>
        <w:spacing w:line="276" w:lineRule="auto"/>
      </w:pPr>
    </w:p>
    <w:p w14:paraId="528332D0"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0E412F55" w14:textId="77777777" w:rsidR="003C04DC" w:rsidRPr="00D96788" w:rsidRDefault="003C04DC" w:rsidP="009C464D">
      <w:pPr>
        <w:spacing w:line="276" w:lineRule="auto"/>
        <w:ind w:left="567"/>
        <w:rPr>
          <w:rFonts w:ascii="Consolas" w:hAnsi="Consolas"/>
          <w:sz w:val="18"/>
          <w:szCs w:val="18"/>
          <w:lang w:val="fr-CA"/>
        </w:rPr>
      </w:pPr>
    </w:p>
    <w:p w14:paraId="75C18B38"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1D06DE27"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14:paraId="2B854CEB" w14:textId="77777777" w:rsidR="003C04DC" w:rsidRPr="00D96788" w:rsidRDefault="003C04DC" w:rsidP="009C464D">
      <w:pPr>
        <w:spacing w:line="276" w:lineRule="auto"/>
        <w:ind w:left="567"/>
        <w:rPr>
          <w:rFonts w:ascii="Consolas" w:hAnsi="Consolas"/>
          <w:sz w:val="18"/>
          <w:szCs w:val="18"/>
          <w:lang w:val="fr-CA"/>
        </w:rPr>
      </w:pPr>
    </w:p>
    <w:p w14:paraId="33E4A98A"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6648E8A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14:paraId="161125A2" w14:textId="77777777" w:rsidR="003C04DC" w:rsidRPr="00D96788" w:rsidRDefault="003C04DC" w:rsidP="00A64560">
      <w:pPr>
        <w:spacing w:line="276" w:lineRule="auto"/>
        <w:rPr>
          <w:rFonts w:ascii="Consolas" w:hAnsi="Consolas"/>
          <w:sz w:val="18"/>
          <w:szCs w:val="18"/>
        </w:rPr>
      </w:pPr>
    </w:p>
    <w:p w14:paraId="2ADD73B9"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0CAD38B5"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6C652994" w14:textId="77777777" w:rsidR="003C04DC" w:rsidRDefault="003C04DC" w:rsidP="003C04DC">
      <w:pPr>
        <w:spacing w:line="276" w:lineRule="auto"/>
      </w:pPr>
    </w:p>
    <w:p w14:paraId="7FF90AF2" w14:textId="77777777"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14:paraId="1025F39B" w14:textId="77777777" w:rsidR="009C464D" w:rsidRDefault="009C464D" w:rsidP="009C464D">
      <w:pPr>
        <w:spacing w:line="276" w:lineRule="auto"/>
      </w:pPr>
    </w:p>
    <w:p w14:paraId="1AFF475E" w14:textId="77777777"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4E61B49E" w14:textId="77777777" w:rsidR="009C464D" w:rsidRDefault="009C464D" w:rsidP="009C464D">
      <w:pPr>
        <w:spacing w:line="276" w:lineRule="auto"/>
      </w:pPr>
    </w:p>
    <w:p w14:paraId="155AF894" w14:textId="6C9AED90"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def </w:t>
      </w:r>
      <w:proofErr w:type="spellStart"/>
      <w:r w:rsidR="00FF4976">
        <w:rPr>
          <w:rFonts w:ascii="Consolas" w:hAnsi="Consolas"/>
          <w:sz w:val="18"/>
          <w:szCs w:val="18"/>
        </w:rPr>
        <w:t>run_</w:t>
      </w:r>
      <w:r w:rsidRPr="00D96788">
        <w:rPr>
          <w:rFonts w:ascii="Consolas" w:hAnsi="Consolas"/>
          <w:sz w:val="18"/>
          <w:szCs w:val="18"/>
        </w:rPr>
        <w:t>simulation</w:t>
      </w:r>
      <w:proofErr w:type="spellEnd"/>
      <w:r w:rsidRPr="00D96788">
        <w:rPr>
          <w:rFonts w:ascii="Consolas" w:hAnsi="Consolas"/>
          <w:sz w:val="18"/>
          <w:szCs w:val="18"/>
        </w:rPr>
        <w:t>(experiment):</w:t>
      </w:r>
    </w:p>
    <w:p w14:paraId="5DFEFDC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A5BE94F" w14:textId="13CEF721"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Set the input parameters</w:t>
      </w:r>
    </w:p>
    <w:p w14:paraId="53123F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7E29A6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1ED90DD3" w14:textId="6C9EA28D"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07F42CB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3D6388B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E80F5CD" w14:textId="1CCEF0CA"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Otherwise, assume the input parameters are global variables</w:t>
      </w:r>
    </w:p>
    <w:p w14:paraId="2462961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52490F2" w14:textId="77777777" w:rsidR="009C464D" w:rsidRPr="00D96788" w:rsidRDefault="009C464D" w:rsidP="009C464D">
      <w:pPr>
        <w:spacing w:line="276" w:lineRule="auto"/>
        <w:ind w:left="567"/>
        <w:rPr>
          <w:rFonts w:ascii="Consolas" w:hAnsi="Consolas"/>
          <w:sz w:val="18"/>
          <w:szCs w:val="18"/>
        </w:rPr>
      </w:pPr>
    </w:p>
    <w:p w14:paraId="16D994A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3F494F26" w14:textId="77777777" w:rsidR="00034040"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Run for 100 ticks and return the number of sheep and wolf agents at each time </w:t>
      </w:r>
      <w:r w:rsidR="00034040">
        <w:rPr>
          <w:rFonts w:ascii="Consolas" w:hAnsi="Consolas"/>
          <w:sz w:val="18"/>
          <w:szCs w:val="18"/>
        </w:rPr>
        <w:t xml:space="preserve">    </w:t>
      </w:r>
    </w:p>
    <w:p w14:paraId="342833D1" w14:textId="70102C83" w:rsidR="009C464D" w:rsidRPr="00D96788" w:rsidRDefault="00034040" w:rsidP="00034040">
      <w:pPr>
        <w:spacing w:line="276" w:lineRule="auto"/>
        <w:ind w:left="567"/>
        <w:rPr>
          <w:rFonts w:ascii="Consolas" w:hAnsi="Consolas"/>
          <w:sz w:val="18"/>
          <w:szCs w:val="18"/>
        </w:rPr>
      </w:pPr>
      <w:r>
        <w:rPr>
          <w:rFonts w:ascii="Consolas" w:hAnsi="Consolas"/>
          <w:sz w:val="18"/>
          <w:szCs w:val="18"/>
        </w:rPr>
        <w:t xml:space="preserve">    # </w:t>
      </w:r>
      <w:r w:rsidR="009C464D" w:rsidRPr="00D96788">
        <w:rPr>
          <w:rFonts w:ascii="Consolas" w:hAnsi="Consolas"/>
          <w:sz w:val="18"/>
          <w:szCs w:val="18"/>
        </w:rPr>
        <w:t>step</w:t>
      </w:r>
    </w:p>
    <w:p w14:paraId="0558A36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3481956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6A4CD1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20019F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795EA61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14:paraId="3F15D0A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42F1DDC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53D6BA1E" w14:textId="77777777" w:rsidR="009C464D" w:rsidRDefault="009C464D" w:rsidP="009C464D">
      <w:pPr>
        <w:spacing w:line="276" w:lineRule="auto"/>
      </w:pPr>
    </w:p>
    <w:p w14:paraId="6FAEF706" w14:textId="77777777"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14:paraId="26479120" w14:textId="77777777" w:rsidR="009C464D" w:rsidRDefault="009C464D" w:rsidP="009C464D">
      <w:pPr>
        <w:spacing w:line="276" w:lineRule="auto"/>
      </w:pPr>
    </w:p>
    <w:p w14:paraId="22973A7D" w14:textId="77777777"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1EAB9A4A" w14:textId="77777777" w:rsidR="009C464D" w:rsidRDefault="009C464D" w:rsidP="009C464D">
      <w:pPr>
        <w:spacing w:line="276" w:lineRule="auto"/>
      </w:pPr>
    </w:p>
    <w:p w14:paraId="384ACA4C" w14:textId="77777777"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14:paraId="283F8F0A"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295F4CC6" w14:textId="77777777" w:rsidR="007E4A5C" w:rsidRDefault="007E4A5C" w:rsidP="009C464D">
      <w:pPr>
        <w:spacing w:line="276" w:lineRule="auto"/>
      </w:pPr>
    </w:p>
    <w:p w14:paraId="48110F1D" w14:textId="77777777"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517D9471" w14:textId="77777777" w:rsidR="00BB4EDB" w:rsidRDefault="00BB4EDB" w:rsidP="009C464D">
      <w:pPr>
        <w:spacing w:line="276" w:lineRule="auto"/>
      </w:pPr>
    </w:p>
    <w:p w14:paraId="59B482C6" w14:textId="77777777" w:rsidR="00BB4EDB" w:rsidRDefault="00847D5F" w:rsidP="00BB4EDB">
      <w:pPr>
        <w:keepNext/>
        <w:jc w:val="center"/>
      </w:pPr>
      <w:r w:rsidRPr="00883BA0">
        <w:rPr>
          <w:noProof/>
          <w:sz w:val="16"/>
          <w:szCs w:val="16"/>
        </w:rPr>
        <w:drawing>
          <wp:inline distT="0" distB="0" distL="0" distR="0" wp14:anchorId="77660BFF" wp14:editId="20E71ED7">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14:paraId="7D09C9F5" w14:textId="77777777" w:rsidR="00BB4EDB" w:rsidRPr="00926A22" w:rsidRDefault="00BB4EDB" w:rsidP="00BB4EDB">
      <w:pPr>
        <w:pStyle w:val="Caption"/>
      </w:pPr>
      <w:bookmarkStart w:id="12" w:name="_Ref497076583"/>
      <w:r>
        <w:t xml:space="preserve">Figure </w:t>
      </w:r>
      <w:fldSimple w:instr=" SEQ Figure \* ARABIC ">
        <w:r>
          <w:rPr>
            <w:noProof/>
          </w:rPr>
          <w:t>9</w:t>
        </w:r>
      </w:fldSimple>
      <w:bookmarkEnd w:id="12"/>
      <w:r>
        <w:t>: Comparison of runtimes for sensitivity analysis</w:t>
      </w:r>
      <w:r w:rsidR="00D96788">
        <w:t xml:space="preserve"> (</w:t>
      </w:r>
      <w:r w:rsidR="005A5F13">
        <w:t>140</w:t>
      </w:r>
      <w:r w:rsidR="00D96788">
        <w:t>00 total experiments)</w:t>
      </w:r>
      <w:r>
        <w:t>, using sequential and parallel simulations</w:t>
      </w:r>
    </w:p>
    <w:p w14:paraId="7B95A8A6" w14:textId="77777777" w:rsidR="00281440" w:rsidRPr="004D6278" w:rsidRDefault="00E212D7" w:rsidP="004D6278">
      <w:pPr>
        <w:rPr>
          <w:rFonts w:cs="Arial"/>
          <w:b/>
          <w:lang w:val="en-GB"/>
        </w:rPr>
      </w:pPr>
      <w:r w:rsidRPr="004D6278">
        <w:rPr>
          <w:rFonts w:cs="Arial"/>
          <w:b/>
          <w:lang w:val="en-GB"/>
        </w:rPr>
        <w:t>CONCLUSIONS</w:t>
      </w:r>
    </w:p>
    <w:p w14:paraId="3773D0D5" w14:textId="77777777"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14:paraId="711F3DD6" w14:textId="77777777" w:rsidR="00C216A9" w:rsidRDefault="00C216A9" w:rsidP="00547A60">
      <w:pPr>
        <w:spacing w:line="276" w:lineRule="auto"/>
        <w:rPr>
          <w:rFonts w:cs="Arial"/>
        </w:rPr>
      </w:pPr>
    </w:p>
    <w:p w14:paraId="56943F5D" w14:textId="77777777"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14:paraId="104FC01C" w14:textId="77777777" w:rsidR="0073205F" w:rsidRDefault="0073205F" w:rsidP="00547A60">
      <w:pPr>
        <w:spacing w:line="276" w:lineRule="auto"/>
        <w:rPr>
          <w:rFonts w:cs="Arial"/>
        </w:rPr>
      </w:pPr>
    </w:p>
    <w:p w14:paraId="5E89A62C" w14:textId="77777777" w:rsidR="00032C92" w:rsidRDefault="00032C92">
      <w:pPr>
        <w:rPr>
          <w:rFonts w:cs="Arial"/>
          <w:b/>
          <w:lang w:val="en-GB"/>
        </w:rPr>
      </w:pPr>
    </w:p>
    <w:p w14:paraId="61B8C212" w14:textId="77777777" w:rsidR="00686BDE" w:rsidRPr="00FD7A17" w:rsidRDefault="00686BDE" w:rsidP="00686BDE">
      <w:pPr>
        <w:outlineLvl w:val="0"/>
        <w:rPr>
          <w:rFonts w:cs="Arial"/>
          <w:lang w:val="en-GB"/>
        </w:rPr>
      </w:pPr>
      <w:r w:rsidRPr="00FD7A17">
        <w:rPr>
          <w:rFonts w:cs="Arial"/>
          <w:b/>
          <w:lang w:val="en-GB"/>
        </w:rPr>
        <w:t>ACKNOWLEDGMENTS</w:t>
      </w:r>
    </w:p>
    <w:p w14:paraId="07FA0F73" w14:textId="77777777"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14:paraId="1F2F5944" w14:textId="77777777" w:rsidR="00A66AC3" w:rsidRPr="00FD7A17" w:rsidRDefault="00A66AC3" w:rsidP="00686BDE">
      <w:pPr>
        <w:rPr>
          <w:rFonts w:cs="Arial"/>
          <w:lang w:val="en-GB"/>
        </w:rPr>
      </w:pPr>
    </w:p>
    <w:p w14:paraId="768038CD" w14:textId="77777777" w:rsidR="00686BDE" w:rsidRPr="00FD7A17" w:rsidRDefault="00686BDE" w:rsidP="00686BDE">
      <w:pPr>
        <w:outlineLvl w:val="0"/>
        <w:rPr>
          <w:rFonts w:cs="Arial"/>
          <w:lang w:val="en-GB"/>
        </w:rPr>
      </w:pPr>
      <w:r w:rsidRPr="00FD7A17">
        <w:rPr>
          <w:rFonts w:cs="Arial"/>
          <w:b/>
          <w:lang w:val="en-GB"/>
        </w:rPr>
        <w:t>REFERENCES</w:t>
      </w:r>
    </w:p>
    <w:p w14:paraId="30100C08" w14:textId="77777777" w:rsidR="00686BDE" w:rsidRPr="00FD7A17" w:rsidRDefault="00686BDE" w:rsidP="00686BDE">
      <w:pPr>
        <w:rPr>
          <w:rFonts w:cs="Arial"/>
          <w:lang w:val="en-GB"/>
        </w:rPr>
      </w:pPr>
    </w:p>
    <w:p w14:paraId="72AA569C" w14:textId="77777777"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14:paraId="0BC9985C" w14:textId="77777777"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14:paraId="4FE6B44C" w14:textId="77777777"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14:paraId="609FAE42" w14:textId="77777777" w:rsidR="005F56C5" w:rsidRPr="005F56C5" w:rsidRDefault="005F56C5" w:rsidP="005F56C5">
      <w:pPr>
        <w:pStyle w:val="Bibliography"/>
        <w:spacing w:before="120" w:line="240" w:lineRule="auto"/>
        <w:rPr>
          <w:rFonts w:cs="Arial"/>
        </w:rPr>
      </w:pPr>
      <w:r w:rsidRPr="005F56C5">
        <w:rPr>
          <w:rFonts w:cs="Arial"/>
        </w:rPr>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14:paraId="68ED1455" w14:textId="77777777"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14:paraId="6A31F278" w14:textId="77777777"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14:paraId="192FCD86" w14:textId="77777777"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14:paraId="59EC3EAE" w14:textId="77777777"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14:paraId="572D9178" w14:textId="77777777"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14:paraId="0A3296E4" w14:textId="77777777"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14:paraId="51D36AB0" w14:textId="77777777"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14:paraId="36B0D52E" w14:textId="77777777"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14:paraId="38EF0720" w14:textId="77777777"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14:paraId="44F1200E" w14:textId="77777777"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14:paraId="71679339" w14:textId="77777777"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14:paraId="2D87DF41" w14:textId="77777777"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14:paraId="508C89AB" w14:textId="77777777"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14:paraId="3A8A42C8"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14:paraId="6530CE71" w14:textId="77777777"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14:paraId="1C6CB273" w14:textId="77777777"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14:paraId="1106A0C0" w14:textId="77777777"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14:paraId="4651975A" w14:textId="77777777"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14:paraId="43283AFA" w14:textId="77777777"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14:paraId="796B5625" w14:textId="77777777" w:rsidR="005F56C5" w:rsidRPr="005F56C5" w:rsidRDefault="005F56C5" w:rsidP="005F56C5">
      <w:pPr>
        <w:pStyle w:val="Bibliography"/>
        <w:spacing w:before="120" w:line="240" w:lineRule="auto"/>
        <w:rPr>
          <w:rFonts w:cs="Arial"/>
        </w:rPr>
      </w:pPr>
      <w:r w:rsidRPr="005F56C5">
        <w:rPr>
          <w:rFonts w:cs="Arial"/>
        </w:rPr>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14:paraId="25D4B4AA" w14:textId="77777777"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14:paraId="6C23B4E6" w14:textId="77777777"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14:paraId="30DFBEE9" w14:textId="77777777"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14:paraId="12ABC518" w14:textId="77777777"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14:paraId="62B4D207" w14:textId="77777777"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4E85F" w14:textId="77777777" w:rsidR="00CB7ADD" w:rsidRDefault="00CB7ADD">
      <w:r>
        <w:separator/>
      </w:r>
    </w:p>
  </w:endnote>
  <w:endnote w:type="continuationSeparator" w:id="0">
    <w:p w14:paraId="361F1512" w14:textId="77777777" w:rsidR="00CB7ADD" w:rsidRDefault="00CB7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91A22" w14:textId="77777777" w:rsidR="00CB7ADD" w:rsidRDefault="00CB7ADD">
      <w:r>
        <w:separator/>
      </w:r>
    </w:p>
  </w:footnote>
  <w:footnote w:type="continuationSeparator" w:id="0">
    <w:p w14:paraId="3D8CB363" w14:textId="77777777" w:rsidR="00CB7ADD" w:rsidRDefault="00CB7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BD57A" w14:textId="77777777"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4040"/>
    <w:rsid w:val="00036EF9"/>
    <w:rsid w:val="000379B5"/>
    <w:rsid w:val="00040724"/>
    <w:rsid w:val="00040754"/>
    <w:rsid w:val="00040C25"/>
    <w:rsid w:val="000429D9"/>
    <w:rsid w:val="00042A0F"/>
    <w:rsid w:val="00042E50"/>
    <w:rsid w:val="00043BAF"/>
    <w:rsid w:val="0005238C"/>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8A4"/>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46033"/>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5DB6"/>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84C"/>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088F"/>
    <w:rsid w:val="00792017"/>
    <w:rsid w:val="00793AFF"/>
    <w:rsid w:val="00797B13"/>
    <w:rsid w:val="007A0D65"/>
    <w:rsid w:val="007A126E"/>
    <w:rsid w:val="007A1B95"/>
    <w:rsid w:val="007A56C8"/>
    <w:rsid w:val="007B2389"/>
    <w:rsid w:val="007B2446"/>
    <w:rsid w:val="007C3843"/>
    <w:rsid w:val="007C5A84"/>
    <w:rsid w:val="007C6618"/>
    <w:rsid w:val="007C7F7A"/>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318F8"/>
    <w:rsid w:val="00834A6E"/>
    <w:rsid w:val="008417DD"/>
    <w:rsid w:val="00845C02"/>
    <w:rsid w:val="00847D5F"/>
    <w:rsid w:val="008500C6"/>
    <w:rsid w:val="00851551"/>
    <w:rsid w:val="00852216"/>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B2F2E"/>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0250D"/>
    <w:rsid w:val="00B11947"/>
    <w:rsid w:val="00B14842"/>
    <w:rsid w:val="00B15F6D"/>
    <w:rsid w:val="00B16FD0"/>
    <w:rsid w:val="00B23E4F"/>
    <w:rsid w:val="00B24702"/>
    <w:rsid w:val="00B25241"/>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C3054"/>
    <w:rsid w:val="00BE2F7B"/>
    <w:rsid w:val="00BE657D"/>
    <w:rsid w:val="00BF009B"/>
    <w:rsid w:val="00BF2BE4"/>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B7ADD"/>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5A20"/>
    <w:rsid w:val="00DF7AB9"/>
    <w:rsid w:val="00E061B4"/>
    <w:rsid w:val="00E07F37"/>
    <w:rsid w:val="00E212D7"/>
    <w:rsid w:val="00E37442"/>
    <w:rsid w:val="00E448FC"/>
    <w:rsid w:val="00E50CDB"/>
    <w:rsid w:val="00E50EE2"/>
    <w:rsid w:val="00E5123B"/>
    <w:rsid w:val="00E5520F"/>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 w:val="00FF497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A2D0D8"/>
  <w15:docId w15:val="{C1B66971-2EA1-4BC5-B11B-145A01DA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2">
    <w:name w:val="Unresolved Mention2"/>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EA482-77E3-40BE-AAF4-A8DDB231B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939</Words>
  <Characters>73753</Characters>
  <Application>Microsoft Office Word</Application>
  <DocSecurity>0</DocSecurity>
  <Lines>614</Lines>
  <Paragraphs>173</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519</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Marc Jaxa</cp:lastModifiedBy>
  <cp:revision>2</cp:revision>
  <cp:lastPrinted>2017-06-22T16:50:00Z</cp:lastPrinted>
  <dcterms:created xsi:type="dcterms:W3CDTF">2018-01-09T16:04:00Z</dcterms:created>
  <dcterms:modified xsi:type="dcterms:W3CDTF">2018-01-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